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8DC965" w14:textId="660DA71B" w:rsidR="00E8252E" w:rsidRPr="0087573A" w:rsidRDefault="00914463" w:rsidP="00D5164D">
      <w:pPr>
        <w:jc w:val="center"/>
        <w:rPr>
          <w:b/>
        </w:rPr>
      </w:pPr>
      <w:r>
        <w:rPr>
          <w:b/>
        </w:rPr>
        <w:t>Boron-induced Metam</w:t>
      </w:r>
      <w:bookmarkStart w:id="0" w:name="_GoBack"/>
      <w:bookmarkEnd w:id="0"/>
      <w:r>
        <w:rPr>
          <w:b/>
        </w:rPr>
        <w:t>orphosis on Graphitic Carbon -</w:t>
      </w:r>
      <w:r w:rsidRPr="007B2481">
        <w:rPr>
          <w:b/>
        </w:rPr>
        <w:t xml:space="preserve"> A </w:t>
      </w:r>
      <w:r>
        <w:rPr>
          <w:b/>
        </w:rPr>
        <w:t>N</w:t>
      </w:r>
      <w:r w:rsidRPr="007B2481">
        <w:rPr>
          <w:b/>
        </w:rPr>
        <w:t xml:space="preserve">ew </w:t>
      </w:r>
      <w:r>
        <w:rPr>
          <w:b/>
        </w:rPr>
        <w:t>F</w:t>
      </w:r>
      <w:r w:rsidRPr="007B2481">
        <w:rPr>
          <w:b/>
        </w:rPr>
        <w:t xml:space="preserve">orm of </w:t>
      </w:r>
      <w:r>
        <w:rPr>
          <w:b/>
        </w:rPr>
        <w:t>C</w:t>
      </w:r>
      <w:r w:rsidRPr="007B2481">
        <w:rPr>
          <w:b/>
        </w:rPr>
        <w:t xml:space="preserve">arbon </w:t>
      </w:r>
      <w:r>
        <w:rPr>
          <w:b/>
        </w:rPr>
        <w:t>M</w:t>
      </w:r>
      <w:r w:rsidRPr="007B2481">
        <w:rPr>
          <w:b/>
        </w:rPr>
        <w:t xml:space="preserve">esoscopic </w:t>
      </w:r>
      <w:r>
        <w:rPr>
          <w:b/>
        </w:rPr>
        <w:t>C</w:t>
      </w:r>
      <w:r>
        <w:rPr>
          <w:b/>
        </w:rPr>
        <w:t>arbon</w:t>
      </w:r>
    </w:p>
    <w:p w14:paraId="672A6659" w14:textId="77777777" w:rsidR="004A33C7" w:rsidRPr="0087573A" w:rsidRDefault="004A33C7" w:rsidP="00CB5510">
      <w:pPr>
        <w:spacing w:after="0" w:line="360" w:lineRule="auto"/>
        <w:rPr>
          <w:rFonts w:cstheme="minorHAnsi"/>
          <w:sz w:val="24"/>
          <w:szCs w:val="24"/>
        </w:rPr>
      </w:pPr>
    </w:p>
    <w:p w14:paraId="3FACDA8B" w14:textId="14F0BDD9" w:rsidR="00CB5510" w:rsidRPr="0087573A" w:rsidRDefault="00CB5510" w:rsidP="00CB5510">
      <w:pPr>
        <w:spacing w:after="0" w:line="360" w:lineRule="auto"/>
        <w:rPr>
          <w:rFonts w:cstheme="minorHAnsi"/>
          <w:sz w:val="24"/>
          <w:szCs w:val="24"/>
          <w:vertAlign w:val="superscript"/>
        </w:rPr>
      </w:pPr>
      <w:r w:rsidRPr="0087573A">
        <w:rPr>
          <w:rFonts w:cstheme="minorHAnsi"/>
          <w:sz w:val="24"/>
          <w:szCs w:val="24"/>
        </w:rPr>
        <w:t>Elena Echeverria</w:t>
      </w:r>
      <w:r w:rsidRPr="0087573A">
        <w:rPr>
          <w:rFonts w:cstheme="minorHAnsi"/>
          <w:sz w:val="24"/>
          <w:szCs w:val="24"/>
          <w:vertAlign w:val="superscript"/>
        </w:rPr>
        <w:t>1</w:t>
      </w:r>
      <w:r w:rsidRPr="0087573A">
        <w:rPr>
          <w:rFonts w:cstheme="minorHAnsi"/>
          <w:sz w:val="24"/>
          <w:szCs w:val="24"/>
        </w:rPr>
        <w:t>, Aaron</w:t>
      </w:r>
      <w:r w:rsidR="00BC19E1">
        <w:rPr>
          <w:rFonts w:cstheme="minorHAnsi"/>
          <w:sz w:val="24"/>
          <w:szCs w:val="24"/>
        </w:rPr>
        <w:t xml:space="preserve"> J.</w:t>
      </w:r>
      <w:r w:rsidRPr="0087573A">
        <w:rPr>
          <w:rFonts w:cstheme="minorHAnsi"/>
          <w:sz w:val="24"/>
          <w:szCs w:val="24"/>
        </w:rPr>
        <w:t xml:space="preserve"> Austin</w:t>
      </w:r>
      <w:r w:rsidRPr="0087573A">
        <w:rPr>
          <w:rFonts w:cstheme="minorHAnsi"/>
          <w:sz w:val="24"/>
          <w:szCs w:val="24"/>
          <w:vertAlign w:val="superscript"/>
        </w:rPr>
        <w:t>1</w:t>
      </w:r>
      <w:r w:rsidRPr="0087573A">
        <w:rPr>
          <w:rFonts w:cstheme="minorHAnsi"/>
          <w:sz w:val="24"/>
          <w:szCs w:val="24"/>
        </w:rPr>
        <w:t xml:space="preserve">, </w:t>
      </w:r>
      <w:r w:rsidR="00914C7B">
        <w:rPr>
          <w:rFonts w:cstheme="minorHAnsi"/>
          <w:sz w:val="24"/>
          <w:szCs w:val="24"/>
        </w:rPr>
        <w:t>Nate Dice</w:t>
      </w:r>
      <w:r w:rsidR="00914C7B" w:rsidRPr="00177CE7">
        <w:rPr>
          <w:rFonts w:cstheme="minorHAnsi"/>
          <w:sz w:val="24"/>
          <w:szCs w:val="24"/>
          <w:vertAlign w:val="superscript"/>
        </w:rPr>
        <w:t>1</w:t>
      </w:r>
      <w:r w:rsidR="00914C7B">
        <w:rPr>
          <w:rFonts w:cstheme="minorHAnsi"/>
          <w:sz w:val="24"/>
          <w:szCs w:val="24"/>
        </w:rPr>
        <w:t xml:space="preserve">, </w:t>
      </w:r>
      <w:r w:rsidR="00D125DF">
        <w:rPr>
          <w:rFonts w:cstheme="minorHAnsi"/>
          <w:sz w:val="24"/>
          <w:szCs w:val="24"/>
        </w:rPr>
        <w:t xml:space="preserve">A. </w:t>
      </w:r>
      <w:r w:rsidR="00A80C6F">
        <w:rPr>
          <w:rFonts w:cstheme="minorHAnsi"/>
          <w:sz w:val="24"/>
          <w:szCs w:val="24"/>
        </w:rPr>
        <w:t>Kaan</w:t>
      </w:r>
      <w:r w:rsidR="00D125DF">
        <w:rPr>
          <w:rFonts w:cstheme="minorHAnsi"/>
          <w:sz w:val="24"/>
          <w:szCs w:val="24"/>
        </w:rPr>
        <w:t xml:space="preserve"> Kalkan</w:t>
      </w:r>
      <w:r w:rsidR="00BB7058">
        <w:rPr>
          <w:rFonts w:cstheme="minorHAnsi"/>
          <w:sz w:val="24"/>
          <w:szCs w:val="24"/>
          <w:vertAlign w:val="superscript"/>
        </w:rPr>
        <w:t>2</w:t>
      </w:r>
      <w:r w:rsidR="00D125DF">
        <w:rPr>
          <w:rFonts w:cstheme="minorHAnsi"/>
          <w:sz w:val="24"/>
          <w:szCs w:val="24"/>
        </w:rPr>
        <w:t>, Linqi</w:t>
      </w:r>
      <w:r w:rsidR="00226E6A">
        <w:rPr>
          <w:rFonts w:cstheme="minorHAnsi"/>
          <w:sz w:val="24"/>
          <w:szCs w:val="24"/>
        </w:rPr>
        <w:t xml:space="preserve"> Zhang</w:t>
      </w:r>
      <w:r w:rsidR="00BB7058">
        <w:rPr>
          <w:rFonts w:cstheme="minorHAnsi"/>
          <w:sz w:val="24"/>
          <w:szCs w:val="24"/>
          <w:vertAlign w:val="superscript"/>
        </w:rPr>
        <w:t>2</w:t>
      </w:r>
      <w:r w:rsidR="00A80C6F">
        <w:rPr>
          <w:rFonts w:cstheme="minorHAnsi"/>
          <w:sz w:val="24"/>
          <w:szCs w:val="24"/>
        </w:rPr>
        <w:t>, Bin</w:t>
      </w:r>
      <w:r w:rsidR="00CE240F">
        <w:rPr>
          <w:rFonts w:cstheme="minorHAnsi"/>
          <w:sz w:val="24"/>
          <w:szCs w:val="24"/>
        </w:rPr>
        <w:t>b</w:t>
      </w:r>
      <w:r w:rsidR="00A80C6F">
        <w:rPr>
          <w:rFonts w:cstheme="minorHAnsi"/>
          <w:sz w:val="24"/>
          <w:szCs w:val="24"/>
        </w:rPr>
        <w:t>in</w:t>
      </w:r>
      <w:r w:rsidR="00CE240F">
        <w:rPr>
          <w:rFonts w:cstheme="minorHAnsi"/>
          <w:sz w:val="24"/>
          <w:szCs w:val="24"/>
        </w:rPr>
        <w:t xml:space="preserve"> Weng</w:t>
      </w:r>
      <w:r w:rsidR="00CE240F">
        <w:rPr>
          <w:rFonts w:cstheme="minorHAnsi"/>
          <w:sz w:val="24"/>
          <w:szCs w:val="24"/>
          <w:vertAlign w:val="superscript"/>
        </w:rPr>
        <w:t>3</w:t>
      </w:r>
      <w:r w:rsidR="00A80C6F">
        <w:rPr>
          <w:rFonts w:cstheme="minorHAnsi"/>
          <w:sz w:val="24"/>
          <w:szCs w:val="24"/>
        </w:rPr>
        <w:t xml:space="preserve">, </w:t>
      </w:r>
      <w:r w:rsidR="005E5FD5" w:rsidRPr="0087573A">
        <w:rPr>
          <w:rFonts w:cstheme="minorHAnsi"/>
          <w:sz w:val="24"/>
          <w:szCs w:val="24"/>
        </w:rPr>
        <w:t>Derek Meyer</w:t>
      </w:r>
      <w:r w:rsidR="005E5FD5" w:rsidRPr="0087573A">
        <w:rPr>
          <w:rFonts w:cstheme="minorHAnsi"/>
          <w:sz w:val="24"/>
          <w:szCs w:val="24"/>
          <w:vertAlign w:val="superscript"/>
        </w:rPr>
        <w:t>1</w:t>
      </w:r>
      <w:r w:rsidR="005E5FD5" w:rsidRPr="0087573A">
        <w:rPr>
          <w:rFonts w:cstheme="minorHAnsi"/>
          <w:sz w:val="24"/>
          <w:szCs w:val="24"/>
        </w:rPr>
        <w:t>,</w:t>
      </w:r>
      <w:r w:rsidR="00A103B1" w:rsidRPr="0087573A">
        <w:rPr>
          <w:rFonts w:cstheme="minorHAnsi"/>
          <w:sz w:val="24"/>
          <w:szCs w:val="24"/>
        </w:rPr>
        <w:t xml:space="preserve"> </w:t>
      </w:r>
      <w:r w:rsidRPr="0087573A">
        <w:rPr>
          <w:rFonts w:cstheme="minorHAnsi"/>
          <w:sz w:val="24"/>
          <w:szCs w:val="24"/>
        </w:rPr>
        <w:t>and David N. Mcllroy</w:t>
      </w:r>
      <w:r w:rsidR="00672F78" w:rsidRPr="0087573A">
        <w:rPr>
          <w:rFonts w:cstheme="minorHAnsi"/>
          <w:sz w:val="24"/>
          <w:szCs w:val="24"/>
          <w:vertAlign w:val="superscript"/>
        </w:rPr>
        <w:t>1</w:t>
      </w:r>
      <w:r w:rsidR="00C67E52" w:rsidRPr="0087573A">
        <w:rPr>
          <w:rFonts w:cstheme="minorHAnsi"/>
          <w:sz w:val="24"/>
          <w:szCs w:val="24"/>
          <w:vertAlign w:val="superscript"/>
        </w:rPr>
        <w:t>*</w:t>
      </w:r>
    </w:p>
    <w:p w14:paraId="0A37501D" w14:textId="77777777" w:rsidR="004A33C7" w:rsidRPr="0087573A" w:rsidRDefault="004A33C7" w:rsidP="00CB5510">
      <w:pPr>
        <w:spacing w:after="0" w:line="360" w:lineRule="auto"/>
        <w:rPr>
          <w:rFonts w:cstheme="minorHAnsi"/>
          <w:sz w:val="24"/>
          <w:szCs w:val="24"/>
          <w:vertAlign w:val="superscript"/>
        </w:rPr>
      </w:pPr>
    </w:p>
    <w:p w14:paraId="0C02DFAD" w14:textId="730456EE" w:rsidR="00CB5510" w:rsidRDefault="00CB5510" w:rsidP="00BA050B">
      <w:pPr>
        <w:spacing w:after="0" w:line="240" w:lineRule="auto"/>
        <w:rPr>
          <w:rFonts w:cstheme="minorHAnsi"/>
          <w:sz w:val="24"/>
          <w:szCs w:val="24"/>
        </w:rPr>
      </w:pPr>
      <w:r w:rsidRPr="0087573A">
        <w:rPr>
          <w:rFonts w:cstheme="minorHAnsi"/>
          <w:sz w:val="24"/>
          <w:szCs w:val="24"/>
          <w:vertAlign w:val="superscript"/>
        </w:rPr>
        <w:t>1</w:t>
      </w:r>
      <w:r w:rsidR="00672F78" w:rsidRPr="0087573A">
        <w:rPr>
          <w:rFonts w:cstheme="minorHAnsi"/>
          <w:sz w:val="24"/>
          <w:szCs w:val="24"/>
        </w:rPr>
        <w:t xml:space="preserve"> Department of Physics, Oklahoma State University, Stillwater, OK 74078-3072</w:t>
      </w:r>
      <w:r w:rsidR="00BB7058">
        <w:rPr>
          <w:rFonts w:cstheme="minorHAnsi"/>
          <w:sz w:val="24"/>
          <w:szCs w:val="24"/>
        </w:rPr>
        <w:t>,</w:t>
      </w:r>
      <w:r w:rsidR="00672F78" w:rsidRPr="0087573A">
        <w:rPr>
          <w:rFonts w:cstheme="minorHAnsi"/>
          <w:sz w:val="24"/>
          <w:szCs w:val="24"/>
        </w:rPr>
        <w:t xml:space="preserve"> United States</w:t>
      </w:r>
    </w:p>
    <w:p w14:paraId="1836C70D" w14:textId="6621BA78" w:rsidR="00BB7058" w:rsidRDefault="00BB7058" w:rsidP="00BA050B">
      <w:pPr>
        <w:spacing w:after="0" w:line="240" w:lineRule="auto"/>
        <w:rPr>
          <w:rFonts w:cstheme="minorHAnsi"/>
          <w:sz w:val="24"/>
          <w:szCs w:val="24"/>
        </w:rPr>
      </w:pPr>
      <w:r>
        <w:rPr>
          <w:rFonts w:cstheme="minorHAnsi"/>
          <w:sz w:val="24"/>
          <w:szCs w:val="24"/>
          <w:vertAlign w:val="superscript"/>
        </w:rPr>
        <w:t>2</w:t>
      </w:r>
      <w:r w:rsidRPr="0087573A">
        <w:rPr>
          <w:rFonts w:cstheme="minorHAnsi"/>
          <w:sz w:val="24"/>
          <w:szCs w:val="24"/>
        </w:rPr>
        <w:t xml:space="preserve"> </w:t>
      </w:r>
      <w:r>
        <w:rPr>
          <w:rFonts w:cstheme="minorHAnsi"/>
          <w:sz w:val="24"/>
          <w:szCs w:val="24"/>
        </w:rPr>
        <w:t>School of Mechanical and Aerospace Engineering</w:t>
      </w:r>
      <w:r w:rsidRPr="0087573A">
        <w:rPr>
          <w:rFonts w:cstheme="minorHAnsi"/>
          <w:sz w:val="24"/>
          <w:szCs w:val="24"/>
        </w:rPr>
        <w:t>, Oklahoma State University, Stillwater, OK 74078</w:t>
      </w:r>
      <w:r>
        <w:rPr>
          <w:rFonts w:cstheme="minorHAnsi"/>
          <w:sz w:val="24"/>
          <w:szCs w:val="24"/>
        </w:rPr>
        <w:t>,</w:t>
      </w:r>
      <w:r w:rsidRPr="0087573A">
        <w:rPr>
          <w:rFonts w:cstheme="minorHAnsi"/>
          <w:sz w:val="24"/>
          <w:szCs w:val="24"/>
        </w:rPr>
        <w:t xml:space="preserve"> United States</w:t>
      </w:r>
    </w:p>
    <w:p w14:paraId="36FB737F" w14:textId="094BC267" w:rsidR="00BA050B" w:rsidRPr="0087573A" w:rsidRDefault="00BA050B" w:rsidP="00BA050B">
      <w:pPr>
        <w:spacing w:after="0" w:line="240" w:lineRule="auto"/>
        <w:rPr>
          <w:rFonts w:cstheme="minorHAnsi"/>
          <w:sz w:val="24"/>
          <w:szCs w:val="24"/>
        </w:rPr>
      </w:pPr>
      <w:r>
        <w:rPr>
          <w:rFonts w:cstheme="minorHAnsi"/>
          <w:sz w:val="24"/>
          <w:szCs w:val="24"/>
          <w:vertAlign w:val="superscript"/>
        </w:rPr>
        <w:t>3</w:t>
      </w:r>
      <w:r w:rsidRPr="0087573A">
        <w:rPr>
          <w:rFonts w:cstheme="minorHAnsi"/>
          <w:sz w:val="24"/>
          <w:szCs w:val="24"/>
        </w:rPr>
        <w:t xml:space="preserve"> </w:t>
      </w:r>
      <w:r>
        <w:rPr>
          <w:rFonts w:cstheme="minorHAnsi"/>
          <w:sz w:val="24"/>
          <w:szCs w:val="24"/>
        </w:rPr>
        <w:t xml:space="preserve">School of </w:t>
      </w:r>
      <w:r w:rsidR="00AC0B7E">
        <w:rPr>
          <w:rFonts w:cstheme="minorHAnsi"/>
          <w:sz w:val="24"/>
          <w:szCs w:val="24"/>
        </w:rPr>
        <w:t>Electrical and Computer Engineering</w:t>
      </w:r>
      <w:r w:rsidRPr="0087573A">
        <w:rPr>
          <w:rFonts w:cstheme="minorHAnsi"/>
          <w:sz w:val="24"/>
          <w:szCs w:val="24"/>
        </w:rPr>
        <w:t xml:space="preserve">, </w:t>
      </w:r>
      <w:r w:rsidR="00AC0B7E">
        <w:rPr>
          <w:rFonts w:cstheme="minorHAnsi"/>
          <w:sz w:val="24"/>
          <w:szCs w:val="24"/>
        </w:rPr>
        <w:t xml:space="preserve">University of </w:t>
      </w:r>
      <w:r w:rsidRPr="0087573A">
        <w:rPr>
          <w:rFonts w:cstheme="minorHAnsi"/>
          <w:sz w:val="24"/>
          <w:szCs w:val="24"/>
        </w:rPr>
        <w:t xml:space="preserve">Oklahoma, </w:t>
      </w:r>
      <w:r w:rsidR="00AC0B7E">
        <w:rPr>
          <w:rFonts w:cstheme="minorHAnsi"/>
          <w:sz w:val="24"/>
          <w:szCs w:val="24"/>
        </w:rPr>
        <w:t>Norman, OK 73019</w:t>
      </w:r>
      <w:r>
        <w:rPr>
          <w:rFonts w:cstheme="minorHAnsi"/>
          <w:sz w:val="24"/>
          <w:szCs w:val="24"/>
        </w:rPr>
        <w:t>,</w:t>
      </w:r>
      <w:r w:rsidRPr="0087573A">
        <w:rPr>
          <w:rFonts w:cstheme="minorHAnsi"/>
          <w:sz w:val="24"/>
          <w:szCs w:val="24"/>
        </w:rPr>
        <w:t xml:space="preserve"> United States</w:t>
      </w:r>
    </w:p>
    <w:p w14:paraId="32890EA6" w14:textId="7C9051FE" w:rsidR="00CB5510" w:rsidRPr="0087573A" w:rsidRDefault="00CB5510" w:rsidP="00CB5510">
      <w:pPr>
        <w:spacing w:after="0" w:line="360" w:lineRule="auto"/>
        <w:rPr>
          <w:rFonts w:cstheme="minorHAnsi"/>
          <w:sz w:val="24"/>
          <w:szCs w:val="24"/>
        </w:rPr>
      </w:pPr>
    </w:p>
    <w:p w14:paraId="7733ADB8" w14:textId="4EB7DF35" w:rsidR="00CB5510" w:rsidRPr="0087573A" w:rsidRDefault="00CB5510" w:rsidP="00CB5510">
      <w:pPr>
        <w:spacing w:after="0" w:line="360" w:lineRule="auto"/>
        <w:rPr>
          <w:rFonts w:cstheme="minorHAnsi"/>
          <w:sz w:val="24"/>
          <w:szCs w:val="24"/>
        </w:rPr>
      </w:pPr>
      <w:r w:rsidRPr="0087573A">
        <w:rPr>
          <w:rFonts w:cstheme="minorHAnsi"/>
          <w:sz w:val="24"/>
          <w:szCs w:val="24"/>
        </w:rPr>
        <w:t xml:space="preserve">Keywords: </w:t>
      </w:r>
      <w:r w:rsidR="002F6A7A" w:rsidRPr="0087573A">
        <w:rPr>
          <w:rFonts w:cstheme="minorHAnsi"/>
          <w:sz w:val="24"/>
          <w:szCs w:val="24"/>
        </w:rPr>
        <w:t>Graph</w:t>
      </w:r>
      <w:r w:rsidR="002F6A7A">
        <w:rPr>
          <w:rFonts w:cstheme="minorHAnsi"/>
          <w:sz w:val="24"/>
          <w:szCs w:val="24"/>
        </w:rPr>
        <w:t>itic,</w:t>
      </w:r>
      <w:r w:rsidR="00EC2F04">
        <w:rPr>
          <w:rFonts w:cstheme="minorHAnsi"/>
          <w:sz w:val="24"/>
          <w:szCs w:val="24"/>
        </w:rPr>
        <w:t xml:space="preserve"> </w:t>
      </w:r>
      <w:r w:rsidR="002F6A7A">
        <w:rPr>
          <w:rFonts w:cstheme="minorHAnsi"/>
          <w:sz w:val="24"/>
          <w:szCs w:val="24"/>
        </w:rPr>
        <w:t>carbon,</w:t>
      </w:r>
      <w:r w:rsidRPr="0087573A">
        <w:rPr>
          <w:rFonts w:cstheme="minorHAnsi"/>
          <w:sz w:val="24"/>
          <w:szCs w:val="24"/>
        </w:rPr>
        <w:t xml:space="preserve"> </w:t>
      </w:r>
      <w:r w:rsidR="00A82167" w:rsidRPr="0087573A">
        <w:rPr>
          <w:rFonts w:cstheme="minorHAnsi"/>
          <w:sz w:val="24"/>
          <w:szCs w:val="24"/>
        </w:rPr>
        <w:t>GUITAR</w:t>
      </w:r>
      <w:r w:rsidR="002F6A7A">
        <w:rPr>
          <w:rFonts w:cstheme="minorHAnsi"/>
          <w:sz w:val="24"/>
          <w:szCs w:val="24"/>
        </w:rPr>
        <w:t>,</w:t>
      </w:r>
      <w:r w:rsidRPr="0087573A">
        <w:rPr>
          <w:rFonts w:cstheme="minorHAnsi"/>
          <w:sz w:val="24"/>
          <w:szCs w:val="24"/>
        </w:rPr>
        <w:t xml:space="preserve"> </w:t>
      </w:r>
      <w:r w:rsidR="00D43D0E">
        <w:rPr>
          <w:rFonts w:cstheme="minorHAnsi"/>
          <w:sz w:val="24"/>
          <w:szCs w:val="24"/>
        </w:rPr>
        <w:t>boron</w:t>
      </w:r>
      <w:r w:rsidR="002F6A7A">
        <w:rPr>
          <w:rFonts w:cstheme="minorHAnsi"/>
          <w:sz w:val="24"/>
          <w:szCs w:val="24"/>
        </w:rPr>
        <w:t>,</w:t>
      </w:r>
      <w:r w:rsidRPr="0087573A">
        <w:rPr>
          <w:rFonts w:cstheme="minorHAnsi"/>
          <w:sz w:val="24"/>
          <w:szCs w:val="24"/>
        </w:rPr>
        <w:t xml:space="preserve"> </w:t>
      </w:r>
      <w:r w:rsidR="00D43D0E">
        <w:rPr>
          <w:rFonts w:cstheme="minorHAnsi"/>
          <w:sz w:val="24"/>
          <w:szCs w:val="24"/>
        </w:rPr>
        <w:t>meso</w:t>
      </w:r>
      <w:r w:rsidR="00D43D0E" w:rsidRPr="0087573A">
        <w:rPr>
          <w:rFonts w:cstheme="minorHAnsi"/>
          <w:sz w:val="24"/>
          <w:szCs w:val="24"/>
        </w:rPr>
        <w:t xml:space="preserve">structures </w:t>
      </w:r>
    </w:p>
    <w:p w14:paraId="02EB378F" w14:textId="6167821C" w:rsidR="00CB5510" w:rsidRPr="0087573A" w:rsidRDefault="00CB5510"/>
    <w:p w14:paraId="3A3E6699" w14:textId="77777777" w:rsidR="00882CF9" w:rsidRPr="008B614C" w:rsidRDefault="00882CF9" w:rsidP="00882CF9">
      <w:pPr>
        <w:rPr>
          <w:b/>
        </w:rPr>
      </w:pPr>
      <w:r>
        <w:rPr>
          <w:b/>
        </w:rPr>
        <w:t>SUMMARY</w:t>
      </w:r>
    </w:p>
    <w:p w14:paraId="692524A3" w14:textId="7F347845" w:rsidR="00C7497C" w:rsidRPr="00B017E2" w:rsidRDefault="000C27B0" w:rsidP="00882CF9">
      <w:pPr>
        <w:rPr>
          <w:b/>
        </w:rPr>
      </w:pPr>
      <w:r w:rsidRPr="000C27B0">
        <w:rPr>
          <w:b/>
        </w:rPr>
        <w:t>Several new allotropes of carbon have been discovered in recent decades with unique physical properties, enabling innovations in numerous applications from energy storage/conversion to water purification to drug delivery. The exceptional versatility of carbon begs the question, are there other carbon allotropes or mesoscale structures yet to be discovered? Herein, we introduce a unique mesoscopic tubular carbon, referred to as Boron Ortho-carborane Doped (BOD) Carbon, which is obtained by boron doping of the pseudo-graphite known as</w:t>
      </w:r>
      <w:r>
        <w:rPr>
          <w:color w:val="000000"/>
          <w:sz w:val="27"/>
          <w:szCs w:val="27"/>
        </w:rPr>
        <w:t xml:space="preserve"> </w:t>
      </w:r>
      <w:r w:rsidR="00882CF9" w:rsidRPr="00E334B2">
        <w:rPr>
          <w:b/>
        </w:rPr>
        <w:t xml:space="preserve">GUITAR (Graphite University of Idaho Tar).  </w:t>
      </w:r>
      <w:r w:rsidR="00B017E2" w:rsidRPr="00B017E2">
        <w:rPr>
          <w:b/>
        </w:rPr>
        <w:t xml:space="preserve">While GUITAR </w:t>
      </w:r>
      <w:r w:rsidR="004A7D17" w:rsidRPr="00E334B2">
        <w:rPr>
          <w:b/>
        </w:rPr>
        <w:t>consists of overlapping downward curving structures</w:t>
      </w:r>
      <w:r w:rsidR="00B017E2" w:rsidRPr="00B017E2">
        <w:rPr>
          <w:b/>
        </w:rPr>
        <w:t xml:space="preserve">, </w:t>
      </w:r>
      <w:r w:rsidR="000C408C">
        <w:rPr>
          <w:b/>
        </w:rPr>
        <w:t>BOD-carbon consists of</w:t>
      </w:r>
      <w:r w:rsidR="004A7D17">
        <w:rPr>
          <w:b/>
        </w:rPr>
        <w:t xml:space="preserve"> upward-curving </w:t>
      </w:r>
      <w:r w:rsidR="00D45206" w:rsidRPr="00D45206">
        <w:rPr>
          <w:b/>
        </w:rPr>
        <w:t>hemispheres</w:t>
      </w:r>
      <w:r w:rsidR="00B017E2" w:rsidRPr="00B017E2">
        <w:rPr>
          <w:b/>
        </w:rPr>
        <w:t xml:space="preserve">. </w:t>
      </w:r>
      <w:r w:rsidR="000C408C">
        <w:rPr>
          <w:b/>
        </w:rPr>
        <w:t xml:space="preserve">The </w:t>
      </w:r>
      <w:r w:rsidR="00A43706">
        <w:rPr>
          <w:b/>
        </w:rPr>
        <w:t xml:space="preserve">change in the </w:t>
      </w:r>
      <w:r w:rsidR="000C408C">
        <w:rPr>
          <w:b/>
        </w:rPr>
        <w:t xml:space="preserve">growth </w:t>
      </w:r>
      <w:r w:rsidR="00A43706">
        <w:rPr>
          <w:b/>
        </w:rPr>
        <w:t xml:space="preserve">direction </w:t>
      </w:r>
      <w:r w:rsidR="00B017E2" w:rsidRPr="00B017E2">
        <w:rPr>
          <w:b/>
        </w:rPr>
        <w:t>characteristic of BOD-carbon as well as its two-stage growth from spherical to tubular, are attributed to B substitution of C and/or interstitial B, concomitant with a different strain state that modifies the energy in C─C bonds as well as at the carbon-Si interface. This work demonstrates that previously unobserved forms of graphitic carbon can be obtained by manipulating strain in graphitic carbon at the atomic scale. BOD-carbon promises unique applications beyond the capabilities of the already known carbon nanotubes</w:t>
      </w:r>
      <w:r w:rsidR="0083546A">
        <w:rPr>
          <w:b/>
        </w:rPr>
        <w:t>.</w:t>
      </w:r>
    </w:p>
    <w:p w14:paraId="466D3916" w14:textId="77777777" w:rsidR="006B33F1" w:rsidRDefault="006B33F1" w:rsidP="008B614C">
      <w:pPr>
        <w:rPr>
          <w:b/>
        </w:rPr>
      </w:pPr>
    </w:p>
    <w:p w14:paraId="615202F1" w14:textId="300EE4D3" w:rsidR="00CF4F32" w:rsidRPr="008B614C" w:rsidRDefault="00A37FBE" w:rsidP="008B614C">
      <w:pPr>
        <w:rPr>
          <w:b/>
        </w:rPr>
      </w:pPr>
      <w:r w:rsidRPr="008B614C">
        <w:rPr>
          <w:b/>
        </w:rPr>
        <w:t>INTRODUCTION</w:t>
      </w:r>
    </w:p>
    <w:p w14:paraId="0E4FF3E3" w14:textId="38366872" w:rsidR="00E367A7" w:rsidRDefault="008C064C" w:rsidP="002C79AD">
      <w:r w:rsidRPr="0087573A">
        <w:t xml:space="preserve">It is widely known that </w:t>
      </w:r>
      <w:r w:rsidR="007B1029">
        <w:t xml:space="preserve">the </w:t>
      </w:r>
      <w:r w:rsidRPr="0087573A">
        <w:t xml:space="preserve">properties of carbon-based materials </w:t>
      </w:r>
      <w:r w:rsidR="007B1029">
        <w:t>are highly dependent</w:t>
      </w:r>
      <w:r w:rsidRPr="0087573A">
        <w:t xml:space="preserve"> on </w:t>
      </w:r>
      <w:r w:rsidR="00D539FA">
        <w:t>their</w:t>
      </w:r>
      <w:r w:rsidR="007B1029" w:rsidRPr="0087573A">
        <w:t xml:space="preserve"> </w:t>
      </w:r>
      <w:r w:rsidR="007B1029">
        <w:t>morphology and carbon bonding, i.e., sp</w:t>
      </w:r>
      <w:r w:rsidR="007B1029" w:rsidRPr="00D125DF">
        <w:rPr>
          <w:vertAlign w:val="superscript"/>
        </w:rPr>
        <w:t>2</w:t>
      </w:r>
      <w:r w:rsidR="007B1029">
        <w:t>, sp</w:t>
      </w:r>
      <w:r w:rsidR="007B1029" w:rsidRPr="00D125DF">
        <w:rPr>
          <w:vertAlign w:val="superscript"/>
        </w:rPr>
        <w:t>3</w:t>
      </w:r>
      <w:r w:rsidR="00E35B01">
        <w:t xml:space="preserve">, </w:t>
      </w:r>
      <w:r w:rsidR="007B1029">
        <w:t>or a mixture thereof</w:t>
      </w:r>
      <w:r w:rsidRPr="0087573A">
        <w:t xml:space="preserve">. </w:t>
      </w:r>
      <w:r w:rsidR="007B1029">
        <w:t>For</w:t>
      </w:r>
      <w:r>
        <w:t xml:space="preserve"> example</w:t>
      </w:r>
      <w:r w:rsidR="00E87B0D">
        <w:t>,</w:t>
      </w:r>
      <w:r>
        <w:t xml:space="preserve"> </w:t>
      </w:r>
      <w:r w:rsidR="007B1029">
        <w:t>graphite with sp</w:t>
      </w:r>
      <w:r w:rsidR="007B1029" w:rsidRPr="00D125DF">
        <w:rPr>
          <w:vertAlign w:val="superscript"/>
        </w:rPr>
        <w:t>2</w:t>
      </w:r>
      <w:r w:rsidR="007B1029">
        <w:t xml:space="preserve"> bonding is conductive, while </w:t>
      </w:r>
      <w:r>
        <w:t>diamond</w:t>
      </w:r>
      <w:r w:rsidR="00D675B5">
        <w:t xml:space="preserve"> with</w:t>
      </w:r>
      <w:r>
        <w:t xml:space="preserve"> </w:t>
      </w:r>
      <w:r w:rsidR="007B1029">
        <w:t>sp</w:t>
      </w:r>
      <w:r w:rsidR="007B1029" w:rsidRPr="00D125DF">
        <w:rPr>
          <w:vertAlign w:val="superscript"/>
        </w:rPr>
        <w:t>3</w:t>
      </w:r>
      <w:r w:rsidR="007B1029">
        <w:t xml:space="preserve"> bonding is a wide bandgap insulator</w:t>
      </w:r>
      <w:r>
        <w:t xml:space="preserve">. </w:t>
      </w:r>
      <w:r w:rsidR="007B1029">
        <w:t xml:space="preserve">Similarly, the chirality of a carbon nanotube </w:t>
      </w:r>
      <w:r w:rsidR="00275E6B">
        <w:t xml:space="preserve">and/or its geometrical structure </w:t>
      </w:r>
      <w:r w:rsidR="007B1029">
        <w:t>determine</w:t>
      </w:r>
      <w:r w:rsidR="00E102BE">
        <w:t>s</w:t>
      </w:r>
      <w:r w:rsidR="007B1029">
        <w:t xml:space="preserve"> whether it will be a semiconductor or a conductor</w:t>
      </w:r>
      <w:r w:rsidR="00275E6B">
        <w:fldChar w:fldCharType="begin"/>
      </w:r>
      <w:r w:rsidR="00245A66">
        <w:instrText xml:space="preserve"> ADDIN ZOTERO_ITEM CSL_CITATION {"citationID":"JyWmpsah","properties":{"unsorted":true,"formattedCitation":"\\super 1\\uc0\\u8211{}7\\nosupersub{}","plainCitation":"1–7","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547,"uris":["http://zotero.org/groups/35356/items/273HQMAB"],"uri":["http://zotero.org/groups/35356/items/273HQMAB"],"itemData":{"id":1547,"type":"article-journal","container-title":"Journal of Nanoscience and Nanotechnology","DOI":"10.1166/jnn.2005.304","ISSN":"15334880, 00000000","issue":"9","journalAbbreviation":"J. Nanosci. Nanotech.","language":"en","page":"1345-1363","source":"DOI.org (Crossref)","title":"Nitrogen Doping in Carbon Nanotubes","volume":"5","author":[{"family":"Ewels","given":"C. P."},{"family":"Glerup","given":"M."}],"issued":{"date-parts":[["2005",9,1]]}}},{"id":1720,"uris":["http://zotero.org/groups/35356/items/2GX5KQKZ"],"uri":["http://zotero.org/groups/35356/items/2GX5KQKZ"],"itemData":{"id":1720,"type":"article-journal","container-title":"Nano Today","DOI":"10.1016/j.nantod.2014.04.010","ISSN":"17480132","issue":"3","journalAbbreviation":"Nano Today","language":"en","page":"324-343","source":"DOI.org (Crossref)","title":"Synthesis, properties and applications of graphene doped with boron, nitrogen and other elements","volume":"9","author":[{"family":"Rao","given":"C.N.R."},{"family":"Gopalakrishnan","given":"K."},{"family":"Govindaraj","given":"A."}],"issued":{"date-parts":[["2014",6]]}}},{"id":1721,"uris":["http://zotero.org/groups/35356/items/WIR6GTUR"],"uri":["http://zotero.org/groups/35356/items/WIR6GTUR"],"itemData":{"id":1721,"type":"article-journal","container-title":"Solid State Sciences","DOI":"10.1016/j.solidstatesciences.2011.03.008","ISSN":"12932558","issue":"8","journalAbbreviation":"Solid State Sciences","language":"en","page":"1459-1464","source":"DOI.org (Crossref)","title":"Nitrogen and boron doping effects on the electrical conductivity of graphene and nanotube","volume":"13","author":[{"family":"Mousavi","given":"Hamze"},{"family":"Moradian","given":"Rostam"}],"issued":{"date-parts":[["2011",8]]}}},{"id":1539,"uris":["http://zotero.org/groups/35356/items/NIVPPX9R"],"uri":["http://zotero.org/groups/35356/items/NIVPPX9R"],"itemData":{"id":1539,"type":"article-journal","container-title":"RSC Adv.","DOI":"10.1039/C2RA22664B","ISSN":"2046-2069","issue":"3","journalAbbreviation":"RSC Adv.","language":"en","page":"802-812","source":"DOI.org (Crossref)","title":"Designing band gap of graphene by B and N dopant atoms","volume":"3","author":[{"family":"Rani","given":"Pooja"},{"family":"Jindal","given":"V. K."}],"issued":{"date-parts":[["2013"]]}}},{"id":1722,"uris":["http://zotero.org/groups/35356/items/ZFDKBKD9"],"uri":["http://zotero.org/groups/35356/items/ZFDKBKD9"],"itemData":{"id":1722,"type":"article-journal","container-title":"Applied Surface Science","DOI":"10.1016/j.apsusc.2011.02.135","ISSN":"01694332","issue":"17","journalAbbreviation":"Applied Surface Science","language":"en","page":"7443-7446","source":"DOI.org (Crossref)","title":"Density functional theory prediction for diffusion of lithium on boron-doped graphene surface","volume":"257","author":[{"family":"Gao","given":"Shuanghong"},{"family":"Ren","given":"Zhaoyu"},{"family":"Wan","given":"Lijuan"},{"family":"Zheng","given":"Jiming"},{"family":"Guo","given":"Ping"},{"family":"Zhou","given":"Yixuan"}],"issued":{"date-parts":[["2011",6]]}}},{"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schema":"https://github.com/citation-style-language/schema/raw/master/csl-citation.json"} </w:instrText>
      </w:r>
      <w:r w:rsidR="00275E6B">
        <w:fldChar w:fldCharType="separate"/>
      </w:r>
      <w:r w:rsidR="00245A66" w:rsidRPr="00245A66">
        <w:rPr>
          <w:rFonts w:ascii="Calibri" w:hAnsi="Calibri" w:cs="Calibri"/>
          <w:szCs w:val="24"/>
          <w:vertAlign w:val="superscript"/>
        </w:rPr>
        <w:t>1–7</w:t>
      </w:r>
      <w:r w:rsidR="00275E6B">
        <w:fldChar w:fldCharType="end"/>
      </w:r>
      <w:r w:rsidR="00AF4F63">
        <w:t>.</w:t>
      </w:r>
      <w:r w:rsidR="002F722B">
        <w:t xml:space="preserve"> </w:t>
      </w:r>
      <w:r w:rsidR="002A5974">
        <w:t>Recently, superconducting carbon has been realized with misaligned graphene layers</w:t>
      </w:r>
      <w:r w:rsidR="00167D12">
        <w:fldChar w:fldCharType="begin"/>
      </w:r>
      <w:r w:rsidR="00245A66">
        <w:instrText xml:space="preserve"> ADDIN ZOTERO_ITEM CSL_CITATION {"citationID":"5okp1Rvt","properties":{"formattedCitation":"\\super 8\\nosupersub{}","plainCitation":"8","noteIndex":0},"citationItems":[{"id":1224,"uris":["http://zotero.org/groups/35356/items/R7JKDB2J"],"uri":["http://zotero.org/groups/35356/items/R7JKDB2J"],"itemData":{"id":1224,"type":"article-journal","container-title":"Nature","DOI":"10.1038/nature26160","ISSN":"0028-0836, 1476-4687","issue":"7699","journalAbbreviation":"Nature","language":"en","page":"43-50","source":"DOI.org (Crossref)","title":"Unconventional superconductivity in magic-angle graphene superlattices","volume":"556","author":[{"family":"Cao","given":"Yuan"},{"family":"Fatemi","given":"Valla"},{"family":"Fang","given":"Shiang"},{"family":"Watanabe","given":"Kenji"},{"family":"Taniguchi","given":"Takashi"},{"family":"Kaxiras","given":"Efthimios"},{"family":"Jarillo-Herrero","given":"Pablo"}],"issued":{"date-parts":[["2018",4]]}}}],"schema":"https://github.com/citation-style-language/schema/raw/master/csl-citation.json"} </w:instrText>
      </w:r>
      <w:r w:rsidR="00167D12">
        <w:fldChar w:fldCharType="separate"/>
      </w:r>
      <w:r w:rsidR="00245A66" w:rsidRPr="00245A66">
        <w:rPr>
          <w:rFonts w:ascii="Calibri" w:hAnsi="Calibri" w:cs="Calibri"/>
          <w:szCs w:val="24"/>
          <w:vertAlign w:val="superscript"/>
        </w:rPr>
        <w:t>8</w:t>
      </w:r>
      <w:r w:rsidR="00167D12">
        <w:fldChar w:fldCharType="end"/>
      </w:r>
      <w:r>
        <w:t xml:space="preserve">. </w:t>
      </w:r>
      <w:r w:rsidR="002A5974">
        <w:t xml:space="preserve">Furthermore, different </w:t>
      </w:r>
      <w:r>
        <w:t xml:space="preserve">carbon allotropes </w:t>
      </w:r>
      <w:r w:rsidR="002A5974">
        <w:t xml:space="preserve">have </w:t>
      </w:r>
      <w:r w:rsidR="009B0513">
        <w:t xml:space="preserve">unique </w:t>
      </w:r>
      <w:r w:rsidR="00E87B0D">
        <w:t xml:space="preserve">properties that </w:t>
      </w:r>
      <w:r w:rsidR="002A5974">
        <w:t>enable carbon to be used in</w:t>
      </w:r>
      <w:r>
        <w:t xml:space="preserve"> </w:t>
      </w:r>
      <w:r w:rsidR="009B0513">
        <w:t xml:space="preserve">a </w:t>
      </w:r>
      <w:r>
        <w:t>wide variety of innovative applications, such as energy storage media</w:t>
      </w:r>
      <w:r w:rsidR="00167D12">
        <w:fldChar w:fldCharType="begin"/>
      </w:r>
      <w:r w:rsidR="00245A66">
        <w:instrText xml:space="preserve"> ADDIN ZOTERO_ITEM CSL_CITATION {"citationID":"VWBtQTBu","properties":{"formattedCitation":"\\super 9,10\\nosupersub{}","plainCitation":"9,10","noteIndex":0},"citationItems":[{"id":1231,"uris":["http://zotero.org/groups/35356/items/W4YGMML6"],"uri":["http://zotero.org/groups/35356/items/W4YGMML6"],"itemData":{"id":1231,"type":"article-journal","container-title":"Nano Letters","DOI":"10.1021/acs.nanolett.7b01152","ISSN":"1530-6984, 1530-6992","issue":"6","journalAbbreviation":"Nano Lett.","language":"en","page":"3830-3836","source":"DOI.org (Crossref)","title":"Pipe-Wire TiO &lt;sub&gt;2&lt;/sub&gt; –Sn@Carbon Nanofibers Paper Anodes for Lithium and Sodium Ion Batteries","volume":"17","author":[{"family":"Mao","given":"Minglei"},{"family":"Yan","given":"Feilong"},{"family":"Cui","given":"Chunyu"},{"family":"Ma","given":"Jianmin"},{"family":"Zhang","given":"Ming"},{"family":"Wang","given":"Taihong"},{"family":"Wang","given":"Chunsheng"}],"issued":{"date-parts":[["2017",6,14]]}}},{"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schema":"https://github.com/citation-style-language/schema/raw/master/csl-citation.json"} </w:instrText>
      </w:r>
      <w:r w:rsidR="00167D12">
        <w:fldChar w:fldCharType="separate"/>
      </w:r>
      <w:r w:rsidR="00245A66" w:rsidRPr="00245A66">
        <w:rPr>
          <w:rFonts w:ascii="Calibri" w:hAnsi="Calibri" w:cs="Calibri"/>
          <w:szCs w:val="24"/>
          <w:vertAlign w:val="superscript"/>
        </w:rPr>
        <w:t>9,10</w:t>
      </w:r>
      <w:r w:rsidR="00167D12">
        <w:fldChar w:fldCharType="end"/>
      </w:r>
      <w:r>
        <w:t xml:space="preserve">. </w:t>
      </w:r>
      <w:r w:rsidR="0029776E">
        <w:t>While</w:t>
      </w:r>
      <w:r>
        <w:t xml:space="preserve"> graphite is one of the materials of choice for Li-ion batteries, fast charging can lead to s</w:t>
      </w:r>
      <w:r w:rsidR="00D5413F">
        <w:t>welling and flaking</w:t>
      </w:r>
      <w:r w:rsidR="008E0EE6">
        <w:fldChar w:fldCharType="begin"/>
      </w:r>
      <w:r w:rsidR="00245A66">
        <w:instrText xml:space="preserve"> ADDIN ZOTERO_ITEM CSL_CITATION {"citationID":"G6ehfKeO","properties":{"formattedCitation":"\\super 11\\nosupersub{}","plainCitation":"11","noteIndex":0},"citationItems":[{"id":1239,"uris":["http://zotero.org/groups/35356/items/R4K8XH2T"],"uri":["http://zotero.org/groups/35356/items/R4K8XH2T"],"itemData":{"id":1239,"type":"article-journal","container-title":"Solid State Ionics","DOI":"10.1016/S0167-2738(02)00080-2","ISSN":"01672738","issue":"3-4","page":"405-416","source":"DOI.org (Crossref)","title":"A short review of failure mechanisms of lithium metal and lithiated graphite anodes in liquid electrolyte solutions","volume":"148","author":[{"family":"Aurbach","given":"D"}],"issued":{"date-parts":[["2002",6,2]]}}}],"schema":"https://github.com/citation-style-language/schema/raw/master/csl-citation.json"} </w:instrText>
      </w:r>
      <w:r w:rsidR="008E0EE6">
        <w:fldChar w:fldCharType="separate"/>
      </w:r>
      <w:r w:rsidR="00245A66" w:rsidRPr="00245A66">
        <w:rPr>
          <w:rFonts w:ascii="Calibri" w:hAnsi="Calibri" w:cs="Calibri"/>
          <w:szCs w:val="24"/>
          <w:vertAlign w:val="superscript"/>
        </w:rPr>
        <w:t>11</w:t>
      </w:r>
      <w:r w:rsidR="008E0EE6">
        <w:fldChar w:fldCharType="end"/>
      </w:r>
      <w:r>
        <w:t xml:space="preserve"> or breaking of the graphite p</w:t>
      </w:r>
      <w:r w:rsidR="00D5413F">
        <w:t>articles into smaller particles</w:t>
      </w:r>
      <w:r w:rsidR="008E0EE6">
        <w:fldChar w:fldCharType="begin"/>
      </w:r>
      <w:r w:rsidR="00245A66">
        <w:instrText xml:space="preserve"> ADDIN ZOTERO_ITEM CSL_CITATION {"citationID":"jf36axDL","properties":{"formattedCitation":"\\super 12\\nosupersub{}","plainCitation":"12","noteIndex":0},"citationItems":[{"id":1240,"uris":["http://zotero.org/groups/35356/items/5FYG5JM4"],"uri":["http://zotero.org/groups/35356/items/5FYG5JM4"],"itemData":{"id":1240,"type":"article-journal","abstract":"A silicon-graphite blended anode is paired with a high capacity LiFePO\n              4\n              reference/counter electrode to track irreversibility and lithium inventory.\n            \n          , \n            \n              A silicon-graphite blended anode is paired with a high capacity LiFePO\n              4\n              reference/counter electrode to track irreversibility and lithium inventory. The LiFePO\n              4\n              electrode provides a reliable, flat potential for d\n              Q\n              d\n              V\n              −1\n              analysis of Li\n              x\n              Si and Li\n              x\n              C electrochemical reactions. We relate this electrochemistry to the morphological and physical changes taking place.","container-title":"Chemical Communications","DOI":"10.1039/C8CC00456K","ISSN":"1359-7345, 1364-548X","issue":"29","journalAbbreviation":"Chem. Commun.","language":"en","page":"3586-3589","source":"DOI.org (Crossref)","title":"Capacity fade in high energy silicon-graphite electrodes for lithium-ion batteries","volume":"54","author":[{"family":"Dose","given":"W. M."},{"family":"Piernas-Muñoz","given":"M. J."},{"family":"Maroni","given":"V. A."},{"family":"Trask","given":"S. E."},{"family":"Bloom","given":"I."},{"family":"Johnson","given":"C. S."}],"issued":{"date-parts":[["2018"]]}}}],"schema":"https://github.com/citation-style-language/schema/raw/master/csl-citation.json"} </w:instrText>
      </w:r>
      <w:r w:rsidR="008E0EE6">
        <w:fldChar w:fldCharType="separate"/>
      </w:r>
      <w:r w:rsidR="00245A66" w:rsidRPr="00245A66">
        <w:rPr>
          <w:rFonts w:ascii="Calibri" w:hAnsi="Calibri" w:cs="Calibri"/>
          <w:szCs w:val="24"/>
          <w:vertAlign w:val="superscript"/>
        </w:rPr>
        <w:t>12</w:t>
      </w:r>
      <w:r w:rsidR="008E0EE6">
        <w:fldChar w:fldCharType="end"/>
      </w:r>
      <w:r w:rsidR="0029776E">
        <w:t>, which diminishes it</w:t>
      </w:r>
      <w:r w:rsidR="000D58F6">
        <w:t>s</w:t>
      </w:r>
      <w:r w:rsidR="0029776E">
        <w:t xml:space="preserve"> storage capacity</w:t>
      </w:r>
      <w:r w:rsidR="00461BE7">
        <w:t xml:space="preserve"> or cycle </w:t>
      </w:r>
      <w:r w:rsidR="00461BE7">
        <w:lastRenderedPageBreak/>
        <w:t xml:space="preserve">life </w:t>
      </w:r>
      <w:r w:rsidR="0016014E">
        <w:t>or leads to catastrophic failure</w:t>
      </w:r>
      <w:r w:rsidR="00B505EA">
        <w:fldChar w:fldCharType="begin"/>
      </w:r>
      <w:r w:rsidR="00245A66">
        <w:instrText xml:space="preserve"> ADDIN ZOTERO_ITEM CSL_CITATION {"citationID":"OoDjsNFr","properties":{"formattedCitation":"\\super 13,14\\nosupersub{}","plainCitation":"13,14","noteIndex":0},"citationItems":[{"id":1789,"uris":["http://zotero.org/groups/35356/items/5T6CSQG3"],"uri":["http://zotero.org/groups/35356/items/5T6CSQG3"],"itemData":{"id":1789,"type":"article-journal","container-title":"Journal of The Electrochemical Society","DOI":"10.1149/2.0281504jes","ISSN":"1945-7111","issue":"4","journalAbbreviation":"J. Electrochem. Soc.","language":"en","note":"publisher: IOP Publishing","page":"A635","source":"iopscience.iop.org","title":"Examination of Graphite Particle Cracking as a Failure Mode in Lithium-Ion Batteries: A Model-Experimental Study","title-short":"Examination of Graphite Particle Cracking as a Failure Mode in Lithium-Ion Batteries","volume":"162","author":[{"family":"Takahashi","given":"Kenji"},{"family":"Srinivasan","given":"Venkat"}],"issued":{"date-parts":[["2015",1,23]]}}},{"id":1792,"uris":["http://zotero.org/groups/35356/items/L5EXVPYC"],"uri":["http://zotero.org/groups/35356/items/L5EXVPYC"],"itemData":{"id":1792,"type":"article-journal","abstract":"Although Li-ion batteries have emerged as the battery of choice for electric vehicles and large-scale smart grids, significant research efforts are devoted to identifying materials that offer higher energy density, longer cycle life, lower cost, and/or improved safety compared to those of conventional Li-ion batteries based on intercalation electrodes. By moving beyond intercalation chemistry, gravimetric capacities that are 2–5 times higher than that of conventional intercalation materials (e.g., LiCoO2 and graphite) can be achieved. The transition to higher-capacity electrode materials in commercial applications is complicated by several factors. This Review highlights the developments of electrode materials and characterization tools for rechargeable lithium-ion batteries, with a focus on the structural and electrochemical degradation mechanisms that plague these systems.","container-title":"ACS Nano","DOI":"10.1021/acsnano.9b04365","ISSN":"1936-0851","issue":"2","journalAbbreviation":"ACS Nano","note":"publisher: American Chemical Society","page":"1243-1295","source":"ACS Publications","title":"Electrode Degradation in Lithium-Ion Batteries","volume":"14","author":[{"family":"Pender","given":"Joshua P."},{"family":"Jha","given":"Gaurav"},{"family":"Youn","given":"Duck Hyun"},{"family":"Ziegler","given":"Joshua M."},{"family":"Andoni","given":"Ilektra"},{"family":"Choi","given":"Eric J."},{"family":"Heller","given":"Adam"},{"family":"Dunn","given":"Bruce S."},{"family":"Weiss","given":"Paul S."},{"family":"Penner","given":"Reginald M."},{"family":"Mullins","given":"C. Buddie"}],"issued":{"date-parts":[["2020",2,25]]}}}],"schema":"https://github.com/citation-style-language/schema/raw/master/csl-citation.json"} </w:instrText>
      </w:r>
      <w:r w:rsidR="00B505EA">
        <w:fldChar w:fldCharType="separate"/>
      </w:r>
      <w:r w:rsidR="00245A66" w:rsidRPr="00245A66">
        <w:rPr>
          <w:rFonts w:ascii="Calibri" w:hAnsi="Calibri" w:cs="Calibri"/>
          <w:szCs w:val="24"/>
          <w:vertAlign w:val="superscript"/>
        </w:rPr>
        <w:t>13,14</w:t>
      </w:r>
      <w:r w:rsidR="00B505EA">
        <w:fldChar w:fldCharType="end"/>
      </w:r>
      <w:r>
        <w:t xml:space="preserve">. However, </w:t>
      </w:r>
      <w:r w:rsidR="00D5413F">
        <w:t xml:space="preserve">it has </w:t>
      </w:r>
      <w:r>
        <w:t xml:space="preserve">also </w:t>
      </w:r>
      <w:r w:rsidR="00D5413F">
        <w:t xml:space="preserve">been </w:t>
      </w:r>
      <w:r>
        <w:t>shown that some of these adverse effects can be alleviated by modifying the morphology</w:t>
      </w:r>
      <w:r w:rsidR="00D5413F">
        <w:t xml:space="preserve"> of the carbon allotrope</w:t>
      </w:r>
      <w:r w:rsidR="008E0EE6">
        <w:fldChar w:fldCharType="begin"/>
      </w:r>
      <w:r w:rsidR="00245A66">
        <w:instrText xml:space="preserve"> ADDIN ZOTERO_ITEM CSL_CITATION {"citationID":"NuER7P36","properties":{"formattedCitation":"\\super 15\\uc0\\u8211{}17\\nosupersub{}","plainCitation":"15–17","noteIndex":0},"citationItems":[{"id":1242,"uris":["http://zotero.org/groups/35356/items/2WWDXQXB"],"uri":["http://zotero.org/groups/35356/items/2WWDXQXB"],"itemData":{"id":1242,"type":"article-journal","abstract":"Various synthetic techniques are employed to fabricate porous carbon spheres and monoliths for improved performance as Li-ion battery anode materials.\n          , \n            \n              The development of the next generation of advanced lithium-ion batteries (LIBs) requires new &amp; advanced materials and novel fabrication techniques in order to push the boundaries of performance and open up new and exciting markets. Structured carbon materials, with controlled pore features on the micron and nanometer scales, are explored as advanced alternatives to conventional graphite as the active material of the LIB anode. Mesoporous carbon materials, carbon nanotube-based materials, and graphene-based materials have been extensively investigated and reviewed. Morphology control (\n              e.g.\n              , colloids, thin films, nanofibrous mats, monoliths) and hierarchical pores (particularly the presence of large pores) exhibit an increasing influence on LIB performance. This\n              tutorial review\n              focuses on the synthetic techniques for preparation of porous carbon spheres and carbon monoliths, including hydrothermal carbonization, emulsion templating, ice templating and new developments in making porous carbons from sustainable biomass and metal–organic framework templating. We begin with a brief introduction to LIBs, defining key parameters and terminology used to assess the performance of anode materials, and then address synthetic techniques for the fabrication of carbon spheres &amp; monoliths and the relevant composites, followed, respectively, by a review of their performance as LIB anode materials. The review is completed with a prospective view on the possible direction of future research in this field.","container-title":"Chem. Soc. Rev.","DOI":"10.1039/C4CS00071D","ISSN":"0306-0012, 1460-4744","issue":"13","journalAbbreviation":"Chem. Soc. Rev.","language":"en","page":"4341-4356","source":"DOI.org (Crossref)","title":"Porous carbon spheres and monoliths: morphology control, pore size tuning and their applications as Li-ion battery anode materials","title-short":"Porous carbon spheres and monoliths","volume":"43","author":[{"family":"Roberts","given":"Aled D."},{"family":"Li","given":"Xu"},{"family":"Zhang","given":"Haifei"}],"issued":{"date-parts":[["2014"]]}}},{"id":1244,"uris":["http://zotero.org/groups/35356/items/G8RJAJLR"],"uri":["http://zotero.org/groups/35356/items/G8RJAJLR"],"itemData":{"id":1244,"type":"article-journal","container-title":"Advanced Energy Materials","DOI":"10.1002/aenm.201100691","ISSN":"16146832","issue":"7","journalAbbreviation":"Adv. Energy Mater.","language":"en","page":"873-877","source":"DOI.org (Crossref)","title":"Hollow Carbon Nanospheres with Superior Rate Capability for Sodium-Based Batteries","volume":"2","author":[{"family":"Tang","given":"Kun"},{"family":"Fu","given":"Lijun"},{"family":"White","given":"Robin J."},{"family":"Yu","given":"Linghui"},{"family":"Titirici","given":"Maria-Magdalena"},{"family":"Antonietti","given":"Markus"},{"family":"Maier","given":"Joachim"}],"issued":{"date-parts":[["2012",7]]}}},{"id":1784,"uris":["http://zotero.org/groups/35356/items/G7HDWBLN"],"uri":["http://zotero.org/groups/35356/items/G7HDWBLN"],"itemData":{"id":1784,"type":"article-journal","container-title":"Small","DOI":"10.1002/smll.201401521","ISSN":"16136810","issue":"4","journalAbbreviation":"Small","language":"en","page":"473-481","source":"DOI.org (Crossref)","title":"An Advanced MoS &lt;sub&gt;2&lt;/sub&gt; /Carbon Anode for High-Performance Sodium-Ion Batteries","volume":"11","author":[{"family":"Wang","given":"Jingjing"},{"family":"Luo","given":"Chao"},{"family":"Gao","given":"Tao"},{"family":"Langrock","given":"Alex"},{"family":"Mignerey","given":"Alice C."},{"family":"Wang","given":"Chunsheng"}],"issued":{"date-parts":[["2015",1]]}}}],"schema":"https://github.com/citation-style-language/schema/raw/master/csl-citation.json"} </w:instrText>
      </w:r>
      <w:r w:rsidR="008E0EE6">
        <w:fldChar w:fldCharType="separate"/>
      </w:r>
      <w:r w:rsidR="00245A66" w:rsidRPr="00245A66">
        <w:rPr>
          <w:rFonts w:ascii="Calibri" w:hAnsi="Calibri" w:cs="Calibri"/>
          <w:szCs w:val="24"/>
          <w:vertAlign w:val="superscript"/>
        </w:rPr>
        <w:t>15–17</w:t>
      </w:r>
      <w:r w:rsidR="008E0EE6">
        <w:fldChar w:fldCharType="end"/>
      </w:r>
      <w:r w:rsidR="00A30249">
        <w:t xml:space="preserve"> or incorporating</w:t>
      </w:r>
      <w:r>
        <w:t xml:space="preserve"> carbon and another </w:t>
      </w:r>
      <w:r w:rsidR="003D1690">
        <w:t>(other) element(s)</w:t>
      </w:r>
      <w:r w:rsidR="00D5413F">
        <w:t xml:space="preserve"> into a hybrid structure</w:t>
      </w:r>
      <w:r w:rsidR="008E0EE6">
        <w:fldChar w:fldCharType="begin"/>
      </w:r>
      <w:r w:rsidR="00245A66">
        <w:instrText xml:space="preserve"> ADDIN ZOTERO_ITEM CSL_CITATION {"citationID":"9BVhammY","properties":{"formattedCitation":"\\super 18\\nosupersub{}","plainCitation":"18","noteIndex":0},"citationItems":[{"id":1785,"uris":["http://zotero.org/groups/35356/items/AYYZP8KW"],"uri":["http://zotero.org/groups/35356/items/AYYZP8KW"],"itemData":{"id":1785,"type":"article-journal","container-title":"Journal of The Electrochemical Society","DOI":"10.1149/2.0501712jes","ISSN":"0013-4651, 1945-7111","issue":"9","journalAbbreviation":"J. Electrochem. Soc.","language":"en","page":"A2277-A2282","source":"DOI.org (Crossref)","title":"Surface Area Increase of Silicon Alloys in Li-Ion Full Cells Measured by Isothermal Heat Flow Calorimetry","volume":"164","author":[{"family":"Krause","given":"L. J."},{"family":"Brandt","given":"T."},{"family":"Chevrier","given":"V. L."},{"family":"Jensen","given":"L. D."}],"issued":{"date-parts":[["2017"]]}}}],"schema":"https://github.com/citation-style-language/schema/raw/master/csl-citation.json"} </w:instrText>
      </w:r>
      <w:r w:rsidR="008E0EE6">
        <w:fldChar w:fldCharType="separate"/>
      </w:r>
      <w:r w:rsidR="00245A66" w:rsidRPr="00245A66">
        <w:rPr>
          <w:rFonts w:ascii="Calibri" w:hAnsi="Calibri" w:cs="Calibri"/>
          <w:szCs w:val="24"/>
          <w:vertAlign w:val="superscript"/>
        </w:rPr>
        <w:t>18</w:t>
      </w:r>
      <w:r w:rsidR="008E0EE6">
        <w:fldChar w:fldCharType="end"/>
      </w:r>
      <w:r>
        <w:t xml:space="preserve"> or</w:t>
      </w:r>
      <w:r w:rsidR="00CC5D87">
        <w:t xml:space="preserve"> through</w:t>
      </w:r>
      <w:r>
        <w:t xml:space="preserve"> </w:t>
      </w:r>
      <w:r w:rsidR="00B85BA0">
        <w:t>fabrication techniques that</w:t>
      </w:r>
      <w:r w:rsidR="00D5413F">
        <w:t xml:space="preserve"> protect the graphite anode</w:t>
      </w:r>
      <w:r w:rsidR="008E0EE6">
        <w:fldChar w:fldCharType="begin"/>
      </w:r>
      <w:r w:rsidR="00245A66">
        <w:instrText xml:space="preserve"> ADDIN ZOTERO_ITEM CSL_CITATION {"citationID":"TsBlfaub","properties":{"formattedCitation":"\\super 19\\nosupersub{}","plainCitation":"19","noteIndex":0},"citationItems":[{"id":1786,"uris":["http://zotero.org/groups/35356/items/WWSNMG3I"],"uri":["http://zotero.org/groups/35356/items/WWSNMG3I"],"itemData":{"id":1786,"type":"article-journal","container-title":"ACS Energy Letters","DOI":"10.1021/acsenergylett.7b01177","ISSN":"2380-8195, 2380-8195","issue":"2","journalAbbreviation":"ACS Energy Lett.","language":"en","page":"335-340","source":"DOI.org (Crossref)","title":"New Insights on Graphite Anode Stability in Rechargeable Batteries: Li Ion Coordination Structures Prevail over Solid Electrolyte Interphases","title-short":"New Insights on Graphite Anode Stability in Rechargeable Batteries","volume":"3","author":[{"family":"Ming","given":"Jun"},{"family":"Cao","given":"Zhen"},{"family":"Wahyudi","given":"Wandi"},{"family":"Li","given":"Mengliu"},{"family":"Kumar","given":"Pushpendra"},{"family":"Wu","given":"Yingqiang"},{"family":"Hwang","given":"Jang-Yeon"},{"family":"Hedhili","given":"Mohamed Nejib"},{"family":"Cavallo","given":"Luigi"},{"family":"Sun","given":"Yang-Kook"},{"family":"Li","given":"Lain-Jong"}],"issued":{"date-parts":[["2018",2,9]]}}}],"schema":"https://github.com/citation-style-language/schema/raw/master/csl-citation.json"} </w:instrText>
      </w:r>
      <w:r w:rsidR="008E0EE6">
        <w:fldChar w:fldCharType="separate"/>
      </w:r>
      <w:r w:rsidR="00245A66" w:rsidRPr="00245A66">
        <w:rPr>
          <w:rFonts w:ascii="Calibri" w:hAnsi="Calibri" w:cs="Calibri"/>
          <w:szCs w:val="24"/>
          <w:vertAlign w:val="superscript"/>
        </w:rPr>
        <w:t>19</w:t>
      </w:r>
      <w:r w:rsidR="008E0EE6">
        <w:fldChar w:fldCharType="end"/>
      </w:r>
      <w:r>
        <w:t>.</w:t>
      </w:r>
      <w:r w:rsidR="002A5974">
        <w:t xml:space="preserve"> </w:t>
      </w:r>
    </w:p>
    <w:p w14:paraId="474412E7" w14:textId="1B3A4C4D" w:rsidR="00E2192F" w:rsidRPr="00740EB4" w:rsidRDefault="004B1554" w:rsidP="00740EB4">
      <w:pPr>
        <w:rPr>
          <w:rFonts w:cs="Calibri"/>
        </w:rPr>
      </w:pPr>
      <w:r>
        <w:t>All of these examples show that t</w:t>
      </w:r>
      <w:r w:rsidRPr="004B1554">
        <w:t xml:space="preserve">he road to </w:t>
      </w:r>
      <w:r w:rsidR="00021CD4">
        <w:t xml:space="preserve">the </w:t>
      </w:r>
      <w:r w:rsidRPr="004B1554">
        <w:t xml:space="preserve">discovery of new </w:t>
      </w:r>
      <w:r>
        <w:t xml:space="preserve">and novel </w:t>
      </w:r>
      <w:r w:rsidRPr="004B1554">
        <w:t xml:space="preserve">forms of carbon is through the development of new techniques for simultaneously manipulating its bonding and the morphology of the structures produced. </w:t>
      </w:r>
      <w:r w:rsidR="006E7139">
        <w:t xml:space="preserve">In this direction, our group has found that it is possible </w:t>
      </w:r>
      <w:r w:rsidR="00E34F90">
        <w:t xml:space="preserve">to control the morphology of </w:t>
      </w:r>
      <w:r w:rsidR="00CC5005">
        <w:t xml:space="preserve">a </w:t>
      </w:r>
      <w:r w:rsidR="00E34F90">
        <w:t xml:space="preserve">graphitic carbon by the introduction of strain into </w:t>
      </w:r>
      <w:r w:rsidR="00CC5005">
        <w:t>its</w:t>
      </w:r>
      <w:r w:rsidR="00E34F90">
        <w:t xml:space="preserve"> graphitic lattice. </w:t>
      </w:r>
      <w:r w:rsidR="00602ADB">
        <w:t>Here</w:t>
      </w:r>
      <w:r w:rsidR="008D073A">
        <w:t>in</w:t>
      </w:r>
      <w:r w:rsidR="00E275FC">
        <w:t>, we introduce a method for controlling the morphology of graphitic carbon by modifying the bonding, and subsequently the strain within nanographite, through the incorporation of boron into the graphite lattice. W</w:t>
      </w:r>
      <w:r w:rsidR="008D073A">
        <w:t xml:space="preserve">e report on the </w:t>
      </w:r>
      <w:r w:rsidR="00BF3682">
        <w:t>successful use of boron doping to produce a new tubular morphology of carbon, which</w:t>
      </w:r>
      <w:r w:rsidR="00847E63">
        <w:t xml:space="preserve"> hereon will be referred to as Boron O</w:t>
      </w:r>
      <w:r w:rsidR="00BF3682">
        <w:t>rthocar</w:t>
      </w:r>
      <w:r w:rsidR="00847E63">
        <w:t>borane Doped C</w:t>
      </w:r>
      <w:r w:rsidR="00BF3682">
        <w:t xml:space="preserve">arbon or </w:t>
      </w:r>
      <w:r w:rsidR="00712221">
        <w:t>BOD-</w:t>
      </w:r>
      <w:r w:rsidR="00BF3682">
        <w:t xml:space="preserve">carbon. </w:t>
      </w:r>
      <w:r w:rsidR="00C71739">
        <w:t xml:space="preserve">The process for producing </w:t>
      </w:r>
      <w:r w:rsidR="00712221">
        <w:t>BOD-</w:t>
      </w:r>
      <w:r w:rsidR="00C71739">
        <w:t xml:space="preserve">carbon is based on </w:t>
      </w:r>
      <w:r w:rsidR="00847E63">
        <w:t xml:space="preserve">an atmospheric pressure </w:t>
      </w:r>
      <w:r w:rsidR="00C71739">
        <w:t>chemical vapor deposition (</w:t>
      </w:r>
      <w:r w:rsidR="00847E63">
        <w:t>AP</w:t>
      </w:r>
      <w:r w:rsidR="00C71739">
        <w:t xml:space="preserve">CVD) process developed by </w:t>
      </w:r>
      <w:r w:rsidR="008C064C">
        <w:t>Cheng et al.</w:t>
      </w:r>
      <w:r w:rsidR="00AC3639">
        <w:fldChar w:fldCharType="begin"/>
      </w:r>
      <w:r w:rsidR="006C2F6B">
        <w:instrText xml:space="preserve"> ADDIN ZOTERO_ITEM CSL_CITATION {"citationID":"iYrbdkeN","properties":{"formattedCitation":"\\super 20\\uc0\\u8211{}26\\nosupersub{}","plainCitation":"20–26","noteIndex":0},"citationItems":[{"id":"70VuK4VJ/px2PxNwN","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70VuK4VJ/LFwuc1r1","uris":["http://zotero.org/users/148982/items/ZFH4BZ8F"],"uri":["http://zotero.org/users/148982/items/ZFH4BZ8F"],"itemData":{"id":1289,"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70VuK4VJ/91NZfYPN","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70VuK4VJ/CDwzcqpS","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70VuK4VJ/zI8vFXn5","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id":"70VuK4VJ/3UIPv0NC","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id":"70VuK4VJ/YNkGVcJ4","uris":["http://zotero.org/users/148982/items/UCJSCKZ9"],"uri":["http://zotero.org/users/148982/items/UCJSCKZ9"],"itemData":{"id":2837,"type":"article-journal","container-title":"Journal of Power Sources","DOI":"10.1016/j.jpowsour.2016.12.045","ISSN":"03787753","language":"en","page":"31-37","source":"Crossref","title":"Electrochemical modification of a pyrolytic graphite sheet for improved negative electrode performance in the vanadium redox flow battery","volume":"342","author":[{"family":"Kabir","given":"Humayun"},{"family":"Gyan","given":"Isaiah O."},{"family":"Francis Cheng","given":"I."}],"issued":{"date-parts":[["2017",2]]}}}],"schema":"https://github.com/citation-style-language/schema/raw/master/csl-citation.json"} </w:instrText>
      </w:r>
      <w:r w:rsidR="00AC3639">
        <w:fldChar w:fldCharType="separate"/>
      </w:r>
      <w:r w:rsidRPr="004B1554">
        <w:rPr>
          <w:rFonts w:ascii="Calibri" w:hAnsi="Calibri" w:cs="Calibri"/>
          <w:szCs w:val="24"/>
          <w:vertAlign w:val="superscript"/>
        </w:rPr>
        <w:t>20–26</w:t>
      </w:r>
      <w:r w:rsidR="00AC3639">
        <w:fldChar w:fldCharType="end"/>
      </w:r>
      <w:r w:rsidR="00C71739">
        <w:t xml:space="preserve"> to produce a pseudo-carbon </w:t>
      </w:r>
      <w:r w:rsidR="008C064C">
        <w:t>known as GUITAR (Graphite from the University of Idaho Tar)</w:t>
      </w:r>
      <w:r w:rsidR="00C71739">
        <w:t xml:space="preserve">. </w:t>
      </w:r>
      <w:r w:rsidR="006C2F6B">
        <w:t>Due to its unique electrochemical properties</w:t>
      </w:r>
      <w:r w:rsidR="006C2F6B">
        <w:fldChar w:fldCharType="begin"/>
      </w:r>
      <w:r w:rsidR="00A550EF">
        <w:instrText xml:space="preserve"> ADDIN ZOTERO_ITEM CSL_CITATION {"citationID":"eSinjirv","properties":{"formattedCitation":"\\super 20,22,27\\nosupersub{}","plainCitation":"20,22,27","noteIndex":0},"citationItems":[{"id":"70VuK4VJ/px2PxNwN","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70VuK4VJ/91NZfYPN","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6C2F6B">
        <w:fldChar w:fldCharType="separate"/>
      </w:r>
      <w:r w:rsidR="00A550EF" w:rsidRPr="00A550EF">
        <w:rPr>
          <w:rFonts w:ascii="Calibri" w:hAnsi="Calibri" w:cs="Calibri"/>
          <w:szCs w:val="24"/>
          <w:vertAlign w:val="superscript"/>
        </w:rPr>
        <w:t>20,22,27</w:t>
      </w:r>
      <w:r w:rsidR="006C2F6B">
        <w:fldChar w:fldCharType="end"/>
      </w:r>
      <w:r w:rsidR="006C2F6B">
        <w:t>, GUITAR, in comparison to regular graphite, is a more favorable choice in applications such as sensors</w:t>
      </w:r>
      <w:r w:rsidR="006C2F6B">
        <w:fldChar w:fldCharType="begin"/>
      </w:r>
      <w:r w:rsidR="006C2F6B">
        <w:instrText xml:space="preserve"> ADDIN ZOTERO_ITEM CSL_CITATION {"citationID":"PcgiEL7Y","properties":{"formattedCitation":"\\super 25\\nosupersub{}","plainCitation":"25","noteIndex":0},"citationItems":[{"id":"70VuK4VJ/3UIPv0NC","uris":["http://zotero.org/users/148982/items/KRRRF8E6"],"uri":["http://zotero.org/users/148982/items/KRRRF8E6"],"itemData":{"id":2836,"type":"article-journal","container-title":"Microchemical Journal","DOI":"10.1016/j.microc.2015.04.002","ISSN":"0026265X","language":"en","page":"39-44","source":"Crossref","title":"Electrochemical study of biologically relevant molecules at electrodes constructed from GUITAR, a new carbon allotrope","volume":"122","author":[{"family":"Gyan","given":"Isaiah O."},{"family":"Cheng","given":"I. Francis"}],"issued":{"date-parts":[["2015",9]]}}}],"schema":"https://github.com/citation-style-language/schema/raw/master/csl-citation.json"} </w:instrText>
      </w:r>
      <w:r w:rsidR="006C2F6B">
        <w:fldChar w:fldCharType="separate"/>
      </w:r>
      <w:r w:rsidR="006C2F6B" w:rsidRPr="006C2F6B">
        <w:rPr>
          <w:rFonts w:ascii="Calibri" w:hAnsi="Calibri" w:cs="Calibri"/>
          <w:szCs w:val="24"/>
          <w:vertAlign w:val="superscript"/>
        </w:rPr>
        <w:t>25</w:t>
      </w:r>
      <w:r w:rsidR="006C2F6B">
        <w:fldChar w:fldCharType="end"/>
      </w:r>
      <w:r w:rsidR="006C2F6B">
        <w:t>, energy storage and conversion</w:t>
      </w:r>
      <w:r w:rsidR="006C2F6B">
        <w:fldChar w:fldCharType="begin"/>
      </w:r>
      <w:r w:rsidR="006C2F6B">
        <w:instrText xml:space="preserve"> ADDIN ZOTERO_ITEM CSL_CITATION {"citationID":"rABbqWHi","properties":{"formattedCitation":"\\super 24\\nosupersub{}","plainCitation":"24","noteIndex":0},"citationItems":[{"id":"70VuK4VJ/zI8vFXn5","uris":["http://zotero.org/users/148982/items/AS9HIGN2"],"uri":["http://zotero.org/users/148982/items/AS9HIGN2"],"itemData":{"id":2835,"type":"article-journal","container-title":"C","DOI":"10.3390/c2020013","ISSN":"2311-5629","issue":"2","language":"en","page":"13","source":"Crossref","title":"Application of GUITAR on the Negative Electrode of the Vanadium Redox Flow Battery: Improved V3+/2+ Heterogeneous Electron Transfer with Reduced Hydrogen Gassing","title-short":"Application of GUITAR on the Negative Electrode of the Vanadium Redox Flow Battery","volume":"2","author":[{"family":"Kabir","given":"Humayun"},{"family":"Gyan","given":"Isaiah"},{"family":"Foutch","given":"Jeremy"},{"family":"Zhu","given":"Haoyu"},{"family":"Cheng","given":"I."}],"issued":{"date-parts":[["2016",4,19]]}}}],"schema":"https://github.com/citation-style-language/schema/raw/master/csl-citation.json"} </w:instrText>
      </w:r>
      <w:r w:rsidR="006C2F6B">
        <w:fldChar w:fldCharType="separate"/>
      </w:r>
      <w:r w:rsidR="006C2F6B" w:rsidRPr="006C2F6B">
        <w:rPr>
          <w:rFonts w:ascii="Calibri" w:hAnsi="Calibri" w:cs="Calibri"/>
          <w:szCs w:val="24"/>
          <w:vertAlign w:val="superscript"/>
        </w:rPr>
        <w:t>24</w:t>
      </w:r>
      <w:r w:rsidR="006C2F6B">
        <w:fldChar w:fldCharType="end"/>
      </w:r>
      <w:r w:rsidR="006C2F6B">
        <w:t>, and water purification</w:t>
      </w:r>
      <w:r w:rsidR="006C2F6B">
        <w:fldChar w:fldCharType="begin"/>
      </w:r>
      <w:r w:rsidR="00A550EF">
        <w:instrText xml:space="preserve"> ADDIN ZOTERO_ITEM CSL_CITATION {"citationID":"0SIasnwG","properties":{"formattedCitation":"\\super 28\\nosupersub{}","plainCitation":"28","noteIndex":0},"citationItems":[{"id":1252,"uris":["http://zotero.org/groups/35356/items/QFT6IQ8L"],"uri":["http://zotero.org/groups/35356/items/QFT6IQ8L"],"itemData":{"id":1252,"type":"article-journal","container-title":"Current Opinion in Electrochemistry","DOI":"10.1016/j.coelec.2017.07.004","ISSN":"24519103","issue":"1","journalAbbreviation":"Current Opinion in Electrochemistry","language":"en","page":"106-113","source":"DOI.org (Crossref)","title":"Carbon allotropes as sensors for environmental monitoring","volume":"3","author":[{"family":"Villarreal","given":"Claudia C."},{"family":"Pham","given":"Tung"},{"family":"Ramnani","given":"Pankaj"},{"family":"Mulchandani","given":"Ashok"}],"issued":{"date-parts":[["2017",6]]}}}],"schema":"https://github.com/citation-style-language/schema/raw/master/csl-citation.json"} </w:instrText>
      </w:r>
      <w:r w:rsidR="006C2F6B">
        <w:fldChar w:fldCharType="separate"/>
      </w:r>
      <w:r w:rsidR="00A550EF" w:rsidRPr="00A550EF">
        <w:rPr>
          <w:rFonts w:ascii="Calibri" w:hAnsi="Calibri" w:cs="Calibri"/>
          <w:szCs w:val="24"/>
          <w:vertAlign w:val="superscript"/>
        </w:rPr>
        <w:t>28</w:t>
      </w:r>
      <w:r w:rsidR="006C2F6B">
        <w:fldChar w:fldCharType="end"/>
      </w:r>
      <w:r w:rsidR="003F4F8A">
        <w:t>.</w:t>
      </w:r>
    </w:p>
    <w:p w14:paraId="0A3B456F" w14:textId="5B667A79" w:rsidR="004027A7" w:rsidRDefault="00AC6B04" w:rsidP="008C064C">
      <w:r>
        <w:t xml:space="preserve">Previous experiments </w:t>
      </w:r>
      <w:r w:rsidR="000C6B16">
        <w:t xml:space="preserve">on the effects </w:t>
      </w:r>
      <w:r w:rsidR="00F52EB4">
        <w:t xml:space="preserve">of </w:t>
      </w:r>
      <w:r>
        <w:t>d</w:t>
      </w:r>
      <w:r w:rsidR="008C064C">
        <w:t xml:space="preserve">oping </w:t>
      </w:r>
      <w:r w:rsidR="00E77212">
        <w:t xml:space="preserve">of </w:t>
      </w:r>
      <w:r w:rsidR="008C064C">
        <w:t>carbon</w:t>
      </w:r>
      <w:r w:rsidR="00776F40">
        <w:t>-based nanostructures</w:t>
      </w:r>
      <w:r w:rsidR="00776F40">
        <w:fldChar w:fldCharType="begin"/>
      </w:r>
      <w:r w:rsidR="00A550EF">
        <w:instrText xml:space="preserve"> ADDIN ZOTERO_ITEM CSL_CITATION {"citationID":"zx7hnn9w","properties":{"formattedCitation":"\\super 1,7,29\\uc0\\u8211{}31\\nosupersub{}","plainCitation":"1,7,29–31","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76F40">
        <w:fldChar w:fldCharType="separate"/>
      </w:r>
      <w:r w:rsidR="00A550EF" w:rsidRPr="00A550EF">
        <w:rPr>
          <w:rFonts w:ascii="Calibri" w:hAnsi="Calibri" w:cs="Calibri"/>
          <w:szCs w:val="24"/>
          <w:vertAlign w:val="superscript"/>
        </w:rPr>
        <w:t>1,7,29–31</w:t>
      </w:r>
      <w:r w:rsidR="00776F40">
        <w:fldChar w:fldCharType="end"/>
      </w:r>
      <w:r w:rsidR="00776F40">
        <w:t xml:space="preserve"> </w:t>
      </w:r>
      <w:r w:rsidR="001C198B">
        <w:t>ha</w:t>
      </w:r>
      <w:r w:rsidR="00305B0C">
        <w:t>ve</w:t>
      </w:r>
      <w:r w:rsidR="001C198B">
        <w:t xml:space="preserve"> </w:t>
      </w:r>
      <w:r w:rsidR="000C6B16">
        <w:t>primarily observed</w:t>
      </w:r>
      <w:r w:rsidR="00776F40">
        <w:t xml:space="preserve"> enhance</w:t>
      </w:r>
      <w:r w:rsidR="000C6B16">
        <w:t>ment</w:t>
      </w:r>
      <w:r w:rsidR="00776F40">
        <w:t xml:space="preserve"> </w:t>
      </w:r>
      <w:r w:rsidR="000C6B16">
        <w:t xml:space="preserve">of a specific </w:t>
      </w:r>
      <w:r w:rsidR="00776F40">
        <w:t>propert</w:t>
      </w:r>
      <w:r w:rsidR="000C6B16">
        <w:t>y</w:t>
      </w:r>
      <w:r w:rsidR="00776F40">
        <w:t xml:space="preserve"> </w:t>
      </w:r>
      <w:r w:rsidR="00621143">
        <w:t>of the material</w:t>
      </w:r>
      <w:r w:rsidR="000C6B16">
        <w:t xml:space="preserve">, </w:t>
      </w:r>
      <w:r w:rsidR="00983095">
        <w:t>as opposed to morphological changes</w:t>
      </w:r>
      <w:r w:rsidR="00776F40">
        <w:t>.</w:t>
      </w:r>
      <w:r w:rsidR="00640AE9">
        <w:t xml:space="preserve"> </w:t>
      </w:r>
      <w:r w:rsidR="000F17DA">
        <w:t>D</w:t>
      </w:r>
      <w:r w:rsidR="00E77212">
        <w:t xml:space="preserve">oping </w:t>
      </w:r>
      <w:r w:rsidR="00782B4C">
        <w:t>also has the effect of</w:t>
      </w:r>
      <w:r w:rsidR="001004F1">
        <w:t xml:space="preserve"> </w:t>
      </w:r>
      <w:r w:rsidR="00860010">
        <w:t>chang</w:t>
      </w:r>
      <w:r w:rsidR="00782B4C">
        <w:t>ing</w:t>
      </w:r>
      <w:r w:rsidR="00860010">
        <w:t xml:space="preserve"> </w:t>
      </w:r>
      <w:r w:rsidR="00E77212">
        <w:t xml:space="preserve">carbon-based </w:t>
      </w:r>
      <w:r w:rsidR="00860010">
        <w:t>material</w:t>
      </w:r>
      <w:r w:rsidR="00E77212">
        <w:t>s</w:t>
      </w:r>
      <w:r w:rsidR="00860010">
        <w:t xml:space="preserve"> from being </w:t>
      </w:r>
      <w:r w:rsidR="009D11B4">
        <w:t>a conductor</w:t>
      </w:r>
      <w:r w:rsidR="00860010">
        <w:t xml:space="preserve"> to</w:t>
      </w:r>
      <w:r w:rsidR="00A8669B">
        <w:t xml:space="preserve"> a</w:t>
      </w:r>
      <w:r w:rsidR="00860010">
        <w:t xml:space="preserve"> semiconductor</w:t>
      </w:r>
      <w:r w:rsidR="00860010">
        <w:fldChar w:fldCharType="begin"/>
      </w:r>
      <w:r w:rsidR="00563A43">
        <w:instrText xml:space="preserve"> ADDIN ZOTERO_ITEM CSL_CITATION {"citationID":"JWnulMh8","properties":{"formattedCitation":"\\super 1,3,5,6\\nosupersub{}","plainCitation":"1,3,5,6","noteIndex":0},"citationItems":[{"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720,"uris":["http://zotero.org/groups/35356/items/2GX5KQKZ"],"uri":["http://zotero.org/groups/35356/items/2GX5KQKZ"],"itemData":{"id":1720,"type":"article-journal","container-title":"Nano Today","DOI":"10.1016/j.nantod.2014.04.010","ISSN":"17480132","issue":"3","journalAbbreviation":"Nano Today","language":"en","page":"324-343","source":"DOI.org (Crossref)","title":"Synthesis, properties and applications of graphene doped with boron, nitrogen and other elements","volume":"9","author":[{"family":"Rao","given":"C.N.R."},{"family":"Gopalakrishnan","given":"K."},{"family":"Govindaraj","given":"A."}],"issued":{"date-parts":[["2014",6]]}}},{"id":1539,"uris":["http://zotero.org/groups/35356/items/NIVPPX9R"],"uri":["http://zotero.org/groups/35356/items/NIVPPX9R"],"itemData":{"id":1539,"type":"article-journal","container-title":"RSC Adv.","DOI":"10.1039/C2RA22664B","ISSN":"2046-2069","issue":"3","journalAbbreviation":"RSC Adv.","language":"en","page":"802-812","source":"DOI.org (Crossref)","title":"Designing band gap of graphene by B and N dopant atoms","volume":"3","author":[{"family":"Rani","given":"Pooja"},{"family":"Jindal","given":"V. K."}],"issued":{"date-parts":[["2013"]]}}},{"id":1722,"uris":["http://zotero.org/groups/35356/items/ZFDKBKD9"],"uri":["http://zotero.org/groups/35356/items/ZFDKBKD9"],"itemData":{"id":1722,"type":"article-journal","container-title":"Applied Surface Science","DOI":"10.1016/j.apsusc.2011.02.135","ISSN":"01694332","issue":"17","journalAbbreviation":"Applied Surface Science","language":"en","page":"7443-7446","source":"DOI.org (Crossref)","title":"Density functional theory prediction for diffusion of lithium on boron-doped graphene surface","volume":"257","author":[{"family":"Gao","given":"Shuanghong"},{"family":"Ren","given":"Zhaoyu"},{"family":"Wan","given":"Lijuan"},{"family":"Zheng","given":"Jiming"},{"family":"Guo","given":"Ping"},{"family":"Zhou","given":"Yixuan"}],"issued":{"date-parts":[["2011",6]]}}}],"schema":"https://github.com/citation-style-language/schema/raw/master/csl-citation.json"} </w:instrText>
      </w:r>
      <w:r w:rsidR="00860010">
        <w:fldChar w:fldCharType="separate"/>
      </w:r>
      <w:r w:rsidR="00563A43" w:rsidRPr="00563A43">
        <w:rPr>
          <w:rFonts w:ascii="Calibri" w:hAnsi="Calibri" w:cs="Calibri"/>
          <w:szCs w:val="24"/>
          <w:vertAlign w:val="superscript"/>
        </w:rPr>
        <w:t>1,3,5,6</w:t>
      </w:r>
      <w:r w:rsidR="00860010">
        <w:fldChar w:fldCharType="end"/>
      </w:r>
      <w:r w:rsidR="00853351">
        <w:t xml:space="preserve">. </w:t>
      </w:r>
      <w:r w:rsidR="00983095">
        <w:t xml:space="preserve">The exception is nitrogen doping of </w:t>
      </w:r>
      <w:r w:rsidR="00EA4A97">
        <w:t xml:space="preserve">carbon </w:t>
      </w:r>
      <w:r w:rsidR="00E421C6">
        <w:t>nanotubes (</w:t>
      </w:r>
      <w:r w:rsidR="00EA4A97">
        <w:t>C</w:t>
      </w:r>
      <w:r w:rsidR="00853351">
        <w:t>NT</w:t>
      </w:r>
      <w:r w:rsidR="00E421C6">
        <w:t>)</w:t>
      </w:r>
      <w:r w:rsidR="00853351">
        <w:t xml:space="preserve"> </w:t>
      </w:r>
      <w:r w:rsidR="007A6239">
        <w:fldChar w:fldCharType="begin"/>
      </w:r>
      <w:r w:rsidR="00A550EF">
        <w:instrText xml:space="preserve"> ADDIN ZOTERO_ITEM CSL_CITATION {"citationID":"SBqkyiNy","properties":{"formattedCitation":"\\super 2,7,31,32\\nosupersub{}","plainCitation":"2,7,31,32","noteIndex":0},"citationItems":[{"id":1547,"uris":["http://zotero.org/groups/35356/items/273HQMAB"],"uri":["http://zotero.org/groups/35356/items/273HQMAB"],"itemData":{"id":1547,"type":"article-journal","container-title":"Journal of Nanoscience and Nanotechnology","DOI":"10.1166/jnn.2005.304","ISSN":"15334880, 00000000","issue":"9","journalAbbreviation":"J. Nanosci. Nanotech.","language":"en","page":"1345-1363","source":"DOI.org (Crossref)","title":"Nitrogen Doping in Carbon Nanotubes","volume":"5","author":[{"family":"Ewels","given":"C. P."},{"family":"Glerup","given":"M."}],"issued":{"date-parts":[["2005",9,1]]}}},{"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730,"uris":["http://zotero.org/groups/35356/items/2PCJLBM8"],"uri":["http://zotero.org/groups/35356/items/2PCJLBM8"],"itemData":{"id":1730,"type":"article-journal","container-title":"Carbon","DOI":"10.1016/j.carbon.2017.09.107","ISSN":"00086223","journalAbbreviation":"Carbon","language":"en","page":"257-270","source":"DOI.org (Crossref)","title":"Advances in carbon nanotube n-type doping: Methods, analysis and applications","title-short":"Advances in carbon nanotube n-type doping","volume":"126","author":[{"family":"Brownlie","given":"Liam"},{"family":"Shapter","given":"Joseph"}],"issued":{"date-parts":[["2018",1]]}}}],"schema":"https://github.com/citation-style-language/schema/raw/master/csl-citation.json"} </w:instrText>
      </w:r>
      <w:r w:rsidR="007A6239">
        <w:fldChar w:fldCharType="separate"/>
      </w:r>
      <w:r w:rsidR="00A550EF" w:rsidRPr="00A550EF">
        <w:rPr>
          <w:rFonts w:ascii="Calibri" w:hAnsi="Calibri" w:cs="Calibri"/>
          <w:szCs w:val="24"/>
          <w:vertAlign w:val="superscript"/>
        </w:rPr>
        <w:t>2,7,31,32</w:t>
      </w:r>
      <w:r w:rsidR="007A6239">
        <w:fldChar w:fldCharType="end"/>
      </w:r>
      <w:r w:rsidR="00983095">
        <w:t>, where morphological changes produce</w:t>
      </w:r>
      <w:r w:rsidR="00710774">
        <w:t xml:space="preserve"> bamboo-like formation</w:t>
      </w:r>
      <w:r w:rsidR="00F405D7">
        <w:t>s</w:t>
      </w:r>
      <w:r w:rsidR="00710774">
        <w:t xml:space="preserve"> or curling of the </w:t>
      </w:r>
      <w:r w:rsidR="003C71BC">
        <w:t>C</w:t>
      </w:r>
      <w:r w:rsidR="00710774">
        <w:t>NT.</w:t>
      </w:r>
      <w:r w:rsidR="00675E8F">
        <w:t xml:space="preserve"> </w:t>
      </w:r>
      <w:r w:rsidR="005C71CC" w:rsidRPr="005C71CC">
        <w:t xml:space="preserve"> </w:t>
      </w:r>
      <w:r w:rsidR="00F405D7">
        <w:t>These morphological changes are typically accompanied by changes to their</w:t>
      </w:r>
      <w:r w:rsidR="00B73DE7">
        <w:t xml:space="preserve"> electrical conductivity</w:t>
      </w:r>
      <w:r w:rsidR="0024041E">
        <w:fldChar w:fldCharType="begin"/>
      </w:r>
      <w:r w:rsidR="00A550EF">
        <w:instrText xml:space="preserve"> ADDIN ZOTERO_ITEM CSL_CITATION {"citationID":"iy6lcN3T","properties":{"formattedCitation":"\\super 3,4,7,30,33\\nosupersub{}","plainCitation":"3,4,7,30,33","noteIndex":0},"citationItems":[{"id":1720,"uris":["http://zotero.org/groups/35356/items/2GX5KQKZ"],"uri":["http://zotero.org/groups/35356/items/2GX5KQKZ"],"itemData":{"id":1720,"type":"article-journal","container-title":"Nano Today","DOI":"10.1016/j.nantod.2014.04.010","ISSN":"17480132","issue":"3","journalAbbreviation":"Nano Today","language":"en","page":"324-343","source":"DOI.org (Crossref)","title":"Synthesis, properties and applications of graphene doped with boron, nitrogen and other elements","volume":"9","author":[{"family":"Rao","given":"C.N.R."},{"family":"Gopalakrishnan","given":"K."},{"family":"Govindaraj","given":"A."}],"issued":{"date-parts":[["2014",6]]}}},{"id":1721,"uris":["http://zotero.org/groups/35356/items/WIR6GTUR"],"uri":["http://zotero.org/groups/35356/items/WIR6GTUR"],"itemData":{"id":1721,"type":"article-journal","container-title":"Solid State Sciences","DOI":"10.1016/j.solidstatesciences.2011.03.008","ISSN":"12932558","issue":"8","journalAbbreviation":"Solid State Sciences","language":"en","page":"1459-1464","source":"DOI.org (Crossref)","title":"Nitrogen and boron doping effects on the electrical conductivity of graphene and nanotube","volume":"13","author":[{"family":"Mousavi","given":"Hamze"},{"family":"Moradian","given":"Rostam"}],"issued":{"date-parts":[["2011",8]]}}},{"id":1255,"uris":["http://zotero.org/groups/35356/items/8UVVANNZ"],"uri":["http://zotero.org/groups/35356/items/8UVVANNZ"],"itemData":{"id":1255,"type":"article-journal","container-title":"Inorganica Chimica Acta","DOI":"10.1016/j.ica.2010.07.057","ISSN":"00201693","issue":"15","journalAbbreviation":"Inorganica Chimica Acta","language":"en","page":"4163-4174","source":"DOI.org (Crossref)","title":"Boron- and nitrogen-doped carbon nanotubes and graphene","volume":"363","author":[{"family":"Panchakarla","given":"L.S."},{"family":"Govindaraj","given":"A."},{"family":"Rao","given":"C.N.R."}],"issued":{"date-parts":[["2010",12]]}}},{"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42,"uris":["http://zotero.org/groups/35356/items/KDZCBIXD"],"uri":["http://zotero.org/groups/35356/items/KDZCBIXD"],"itemData":{"id":1742,"type":"article-journal","container-title":"Chemical Physics Letters","DOI":"10.1016/j.cplett.2006.04.074","ISSN":"00092614","issue":"4-6","journalAbbreviation":"Chemical Physics Letters","language":"en","page":"345-352","source":"DOI.org (Crossref)","title":"Synthesis and characterization of long strands of nitrogen-doped single-walled carbon nanotubes","volume":"424","author":[{"family":"Villalpando-Paez","given":"F."},{"family":"Zamudio","given":"A."},{"family":"Elias","given":"A.L."},{"family":"Son","given":"H."},{"family":"Barros","given":"E.B."},{"family":"Chou","given":"S.G."},{"family":"Kim","given":"Y.A."},{"family":"Muramatsu","given":"H."},{"family":"Hayashi","given":"T."},{"family":"Kong","given":"J."},{"family":"Terrones","given":"H."},{"family":"Dresselhaus","given":"G."},{"family":"Endo","given":"M."},{"family":"Terrones","given":"M."},{"family":"Dresselhaus","given":"M.S."}],"issued":{"date-parts":[["2006",6]]}}}],"schema":"https://github.com/citation-style-language/schema/raw/master/csl-citation.json"} </w:instrText>
      </w:r>
      <w:r w:rsidR="0024041E">
        <w:fldChar w:fldCharType="separate"/>
      </w:r>
      <w:r w:rsidR="00A550EF" w:rsidRPr="00A550EF">
        <w:rPr>
          <w:rFonts w:ascii="Calibri" w:hAnsi="Calibri" w:cs="Calibri"/>
          <w:szCs w:val="24"/>
          <w:vertAlign w:val="superscript"/>
        </w:rPr>
        <w:t>3,4,7,30,33</w:t>
      </w:r>
      <w:r w:rsidR="0024041E">
        <w:fldChar w:fldCharType="end"/>
      </w:r>
      <w:r w:rsidR="00B73DE7">
        <w:t xml:space="preserve"> </w:t>
      </w:r>
      <w:r w:rsidR="00145AF6">
        <w:t>due to</w:t>
      </w:r>
      <w:r w:rsidR="005C71CC">
        <w:t xml:space="preserve"> </w:t>
      </w:r>
      <w:r w:rsidR="00F405D7">
        <w:t>distort</w:t>
      </w:r>
      <w:r w:rsidR="00445ADB">
        <w:t>ions of</w:t>
      </w:r>
      <w:r w:rsidR="00F405D7">
        <w:t xml:space="preserve"> the graphene</w:t>
      </w:r>
      <w:r w:rsidR="005C71CC">
        <w:t xml:space="preserve"> lattice.</w:t>
      </w:r>
    </w:p>
    <w:p w14:paraId="44A7AB74" w14:textId="5FC5739C" w:rsidR="00611EE5" w:rsidRDefault="00702A1B" w:rsidP="008C064C">
      <w:r>
        <w:t xml:space="preserve">The intended </w:t>
      </w:r>
      <w:r w:rsidR="00184A35">
        <w:t xml:space="preserve">goal of </w:t>
      </w:r>
      <w:r w:rsidR="004D13F9">
        <w:t xml:space="preserve">doping </w:t>
      </w:r>
      <w:r w:rsidR="00184A35">
        <w:t xml:space="preserve">GUITAR </w:t>
      </w:r>
      <w:r w:rsidR="00A9254B">
        <w:t>with b</w:t>
      </w:r>
      <w:r w:rsidR="004D13F9">
        <w:t xml:space="preserve">oron </w:t>
      </w:r>
      <w:r w:rsidR="00184A35">
        <w:t>was to create or increase sp</w:t>
      </w:r>
      <w:r w:rsidR="00184A35" w:rsidRPr="00D125DF">
        <w:rPr>
          <w:vertAlign w:val="superscript"/>
        </w:rPr>
        <w:t>3</w:t>
      </w:r>
      <w:r w:rsidR="00184A35">
        <w:t xml:space="preserve"> bonding, and with sufficient inclusion of boron, transform GUITAR into boron carbide (B</w:t>
      </w:r>
      <w:r w:rsidR="00184A35" w:rsidRPr="00D125DF">
        <w:rPr>
          <w:vertAlign w:val="subscript"/>
        </w:rPr>
        <w:t>4</w:t>
      </w:r>
      <w:r w:rsidR="00184A35">
        <w:t>C) or produce regions of B</w:t>
      </w:r>
      <w:r w:rsidR="00184A35" w:rsidRPr="00D125DF">
        <w:rPr>
          <w:vertAlign w:val="subscript"/>
        </w:rPr>
        <w:t>4</w:t>
      </w:r>
      <w:r w:rsidR="00184A35">
        <w:t xml:space="preserve">C </w:t>
      </w:r>
      <w:r w:rsidR="00B135A0">
        <w:t>with</w:t>
      </w:r>
      <w:r w:rsidR="00184A35">
        <w:t xml:space="preserve">in GUITAR. </w:t>
      </w:r>
      <w:r w:rsidR="007F76CA">
        <w:t>T</w:t>
      </w:r>
      <w:r w:rsidR="00B135A0">
        <w:t xml:space="preserve">he processes </w:t>
      </w:r>
      <w:r w:rsidR="007F76CA">
        <w:t xml:space="preserve">typically </w:t>
      </w:r>
      <w:r w:rsidR="00B135A0">
        <w:t>used to synthesize boron carbide result</w:t>
      </w:r>
      <w:r w:rsidR="007F76CA">
        <w:t>s</w:t>
      </w:r>
      <w:r w:rsidR="00B135A0">
        <w:t xml:space="preserve"> in </w:t>
      </w:r>
      <w:r w:rsidR="00DC0D60">
        <w:t xml:space="preserve">low </w:t>
      </w:r>
      <w:r w:rsidR="00FA6127">
        <w:t xml:space="preserve">charge carrier </w:t>
      </w:r>
      <w:r w:rsidR="00DC0D60">
        <w:t>diffusion coefficient</w:t>
      </w:r>
      <w:r w:rsidR="00AF6CB2">
        <w:fldChar w:fldCharType="begin"/>
      </w:r>
      <w:r w:rsidR="00A550EF">
        <w:instrText xml:space="preserve"> ADDIN ZOTERO_ITEM CSL_CITATION {"citationID":"KUQTU5Dx","properties":{"formattedCitation":"\\super 34\\nosupersub{}","plainCitation":"34","noteIndex":0},"citationItems":[{"id":1744,"uris":["http://zotero.org/groups/35356/items/3PJ9JMGP"],"uri":["http://zotero.org/groups/35356/items/3PJ9JMGP"],"itemData":{"id":1744,"type":"article-journal","container-title":"Ceramics International","DOI":"10.1016/j.ceramint.2018.08.154","ISSN":"02728842","issue":"17","journalAbbreviation":"Ceramics International","language":"en","page":"21132-21137","source":"DOI.org (Crossref)","title":"In-situ synthesis and densification of boron carbide and boron carbide-graphene nanoplatelet composite by reactive spark plasma sintering","volume":"44","author":[{"family":"Alexander","given":"Rajath"},{"family":"Murthy","given":"T.S.R. Ch."},{"family":"Vasanthakumar","given":"K."},{"family":"Karthiselva","given":"N.S."},{"family":"Bakshi","given":"Srinivasa Rao"},{"family":"Dasgupta","given":"Kinshuk"}],"issued":{"date-parts":[["2018",12]]}}}],"schema":"https://github.com/citation-style-language/schema/raw/master/csl-citation.json"} </w:instrText>
      </w:r>
      <w:r w:rsidR="00AF6CB2">
        <w:fldChar w:fldCharType="separate"/>
      </w:r>
      <w:r w:rsidR="00A550EF" w:rsidRPr="00A550EF">
        <w:rPr>
          <w:rFonts w:ascii="Calibri" w:hAnsi="Calibri" w:cs="Calibri"/>
          <w:szCs w:val="24"/>
          <w:vertAlign w:val="superscript"/>
        </w:rPr>
        <w:t>34</w:t>
      </w:r>
      <w:r w:rsidR="00AF6CB2">
        <w:fldChar w:fldCharType="end"/>
      </w:r>
      <w:r w:rsidR="00941616">
        <w:t>, low fracture toughness and</w:t>
      </w:r>
      <w:r w:rsidR="007F76CA">
        <w:t>/or</w:t>
      </w:r>
      <w:r w:rsidR="00941616">
        <w:t xml:space="preserve"> oxidation resistance</w:t>
      </w:r>
      <w:r w:rsidR="00941616">
        <w:fldChar w:fldCharType="begin"/>
      </w:r>
      <w:r w:rsidR="00A550EF">
        <w:instrText xml:space="preserve"> ADDIN ZOTERO_ITEM CSL_CITATION {"citationID":"agoyc7PU","properties":{"formattedCitation":"\\super 35\\nosupersub{}","plainCitation":"35","noteIndex":0},"citationItems":[{"id":1745,"uris":["http://zotero.org/groups/35356/items/CW36ZUWS"],"uri":["http://zotero.org/groups/35356/items/CW36ZUWS"],"itemData":{"id":1745,"type":"article-journal","container-title":"Ceramics International","DOI":"10.1016/j.ceramint.2015.09.139","ISSN":"02728842","issue":"1","journalAbbreviation":"Ceramics International","language":"en","page":"2094-2098","source":"DOI.org (Crossref)","title":"Mechanical properties of boron carbide+graphene platelet composites","volume":"42","author":[{"family":"Kovalčíková","given":"A."},{"family":"Sedlák","given":"R."},{"family":"Rutkowski","given":"P."},{"family":"Dusza","given":"J."}],"issued":{"date-parts":[["2016",1]]}}}],"schema":"https://github.com/citation-style-language/schema/raw/master/csl-citation.json"} </w:instrText>
      </w:r>
      <w:r w:rsidR="00941616">
        <w:fldChar w:fldCharType="separate"/>
      </w:r>
      <w:r w:rsidR="00A550EF" w:rsidRPr="00A550EF">
        <w:rPr>
          <w:rFonts w:ascii="Calibri" w:hAnsi="Calibri" w:cs="Calibri"/>
          <w:szCs w:val="24"/>
          <w:vertAlign w:val="superscript"/>
        </w:rPr>
        <w:t>35</w:t>
      </w:r>
      <w:r w:rsidR="00941616">
        <w:fldChar w:fldCharType="end"/>
      </w:r>
      <w:r w:rsidR="00AF6CB2">
        <w:t xml:space="preserve">. </w:t>
      </w:r>
      <w:r w:rsidR="00F2227B">
        <w:t xml:space="preserve">Therefore, </w:t>
      </w:r>
      <w:r w:rsidR="00404A6C">
        <w:t>growing</w:t>
      </w:r>
      <w:r w:rsidR="00F2227B">
        <w:t xml:space="preserve"> </w:t>
      </w:r>
      <w:r w:rsidR="00A741A3">
        <w:t xml:space="preserve">enhanced </w:t>
      </w:r>
      <w:r w:rsidR="00F2227B">
        <w:t>boron carbide</w:t>
      </w:r>
      <w:r w:rsidR="00404A6C">
        <w:t>-based</w:t>
      </w:r>
      <w:r w:rsidR="00F2227B">
        <w:t xml:space="preserve"> material</w:t>
      </w:r>
      <w:r w:rsidR="00404A6C">
        <w:t>s</w:t>
      </w:r>
      <w:r w:rsidR="00F2227B">
        <w:t xml:space="preserve"> </w:t>
      </w:r>
      <w:r w:rsidR="00A24BFC">
        <w:t>that have</w:t>
      </w:r>
      <w:r w:rsidR="00F2227B">
        <w:t xml:space="preserve"> the </w:t>
      </w:r>
      <w:r w:rsidR="00A24BFC">
        <w:t xml:space="preserve">unique </w:t>
      </w:r>
      <w:r w:rsidR="00F2227B">
        <w:t>properties of the GUITAR</w:t>
      </w:r>
      <w:r w:rsidR="00A24BFC">
        <w:t xml:space="preserve"> </w:t>
      </w:r>
      <w:r w:rsidR="00B135A0">
        <w:t>would be highly desirable</w:t>
      </w:r>
      <w:r w:rsidR="00404A6C">
        <w:t xml:space="preserve">. </w:t>
      </w:r>
    </w:p>
    <w:p w14:paraId="00A65B37" w14:textId="0F7D6506" w:rsidR="00893134" w:rsidRPr="00893134" w:rsidRDefault="00893134" w:rsidP="0078383A">
      <w:r>
        <w:t xml:space="preserve">Herein, we introduce a method for controlling the morphology of graphitic carbon by modifying the strain within nanographite, through the incorporation of boron into the graphite lattice. The novelty of this approach is that B is doped </w:t>
      </w:r>
      <w:r w:rsidRPr="00D15E97">
        <w:rPr>
          <w:i/>
        </w:rPr>
        <w:t>in-situ</w:t>
      </w:r>
      <w:r>
        <w:t xml:space="preserve"> with no need of a metal catalyst. As a result, new and novel carbon structures can be produced, as well as providing new insight into the use of dopants to predetermine the morphology of carbon materials.</w:t>
      </w:r>
    </w:p>
    <w:p w14:paraId="3B281913" w14:textId="783778CC" w:rsidR="008D0333" w:rsidRPr="008B614C" w:rsidRDefault="008B614C" w:rsidP="0031789E">
      <w:pPr>
        <w:rPr>
          <w:b/>
        </w:rPr>
      </w:pPr>
      <w:bookmarkStart w:id="1" w:name="_Hlk47789759"/>
      <w:r w:rsidRPr="008B614C">
        <w:rPr>
          <w:b/>
        </w:rPr>
        <w:t xml:space="preserve">BORON ORTHO-CARBORANE DOPED (BOD) CARBON </w:t>
      </w:r>
      <w:r w:rsidR="00AF2D24">
        <w:rPr>
          <w:b/>
        </w:rPr>
        <w:t>MORPHOLOGY</w:t>
      </w:r>
      <w:r w:rsidR="00AF2D24" w:rsidRPr="008B614C">
        <w:rPr>
          <w:b/>
        </w:rPr>
        <w:t xml:space="preserve"> </w:t>
      </w:r>
    </w:p>
    <w:p w14:paraId="70516896" w14:textId="32F80DD7" w:rsidR="00FE7E2E" w:rsidRDefault="00675006" w:rsidP="0031789E">
      <w:bookmarkStart w:id="2" w:name="_Hlk47789808"/>
      <w:bookmarkStart w:id="3" w:name="_Hlk47789798"/>
      <w:r>
        <w:rPr>
          <w:rFonts w:eastAsiaTheme="minorEastAsia"/>
        </w:rPr>
        <w:t>While B-</w:t>
      </w:r>
      <w:r w:rsidR="00FF57EF">
        <w:rPr>
          <w:rFonts w:eastAsiaTheme="minorEastAsia"/>
        </w:rPr>
        <w:t xml:space="preserve">doping </w:t>
      </w:r>
      <w:r>
        <w:rPr>
          <w:rFonts w:eastAsiaTheme="minorEastAsia"/>
        </w:rPr>
        <w:t xml:space="preserve">of </w:t>
      </w:r>
      <w:r w:rsidR="00FF57EF">
        <w:rPr>
          <w:rFonts w:eastAsiaTheme="minorEastAsia"/>
        </w:rPr>
        <w:t xml:space="preserve">graphitic materials </w:t>
      </w:r>
      <w:r>
        <w:rPr>
          <w:rFonts w:eastAsiaTheme="minorEastAsia"/>
        </w:rPr>
        <w:t>is known to modify their</w:t>
      </w:r>
      <w:r w:rsidR="00FF57EF">
        <w:rPr>
          <w:rFonts w:eastAsiaTheme="minorEastAsia"/>
        </w:rPr>
        <w:t xml:space="preserve"> electrochemical and </w:t>
      </w:r>
      <w:r w:rsidR="00980D42">
        <w:rPr>
          <w:rFonts w:eastAsiaTheme="minorEastAsia"/>
        </w:rPr>
        <w:t>optical</w:t>
      </w:r>
      <w:r w:rsidR="00FF57EF">
        <w:rPr>
          <w:rFonts w:eastAsiaTheme="minorEastAsia"/>
        </w:rPr>
        <w:t xml:space="preserve"> properties</w:t>
      </w:r>
      <w:r w:rsidR="00963D2C">
        <w:rPr>
          <w:rFonts w:eastAsiaTheme="minorEastAsia"/>
        </w:rPr>
        <w:fldChar w:fldCharType="begin"/>
      </w:r>
      <w:r w:rsidR="00A550EF">
        <w:rPr>
          <w:rFonts w:eastAsiaTheme="minorEastAsia"/>
        </w:rPr>
        <w:instrText xml:space="preserve"> ADDIN ZOTERO_ITEM CSL_CITATION {"citationID":"7woRfURl","properties":{"formattedCitation":"\\super 1,5,10,32,36\\uc0\\u8211{}38\\nosupersub{}","plainCitation":"1,5,10,32,36–38","noteIndex":0},"citationItems":[{"id":1232,"uris":["http://zotero.org/groups/35356/items/V5WUDF7T"],"uri":["http://zotero.org/groups/35356/items/V5WUDF7T"],"itemData":{"id":1232,"type":"article-journal","container-title":"Carbon","DOI":"10.1016/j.carbon.2012.11.031","ISSN":"00086223","journalAbbreviation":"Carbon","language":"en","page":"208-214","source":"DOI.org (Crossref)","title":"Infrared study of boron–carbon chemical bonds in boron-doped activated carbon","volume":"54","author":[{"family":"Romanos","given":"J."},{"family":"Beckner","given":"M."},{"family":"Stalla","given":"D."},{"family":"Tekeei","given":"A."},{"family":"Suppes","given":"G."},{"family":"Jalisatgi","given":"S."},{"family":"Lee","given":"M."},{"family":"Hawthorne","given":"F."},{"family":"Robertson","given":"J.D."},{"family":"Firlej","given":"L."},{"family":"Kuchta","given":"B."},{"family":"Wexler","given":"C."},{"family":"Yu","given":"P."},{"family":"Pfeifer","given":"P."}],"issued":{"date-parts":[["2013",4]]}}},{"id":1296,"uris":["http://zotero.org/groups/35356/items/G7T3JT36"],"uri":["http://zotero.org/groups/35356/items/G7T3JT36"],"itemData":{"id":1296,"type":"article-journal","container-title":"Science","DOI":"10.1126/science.266.5191.1683","ISSN":"0036-8075, 1095-9203","issue":"5191","journalAbbreviation":"Science","language":"en","page":"1683-1685","source":"DOI.org (Crossref)","title":"Doping Graphitic and Carbon Nanotube Structures with Boron and Nitrogen","volume":"266","author":[{"family":"Stephan","given":"O."},{"family":"Ajayan","given":"P. M."},{"family":"Colliex","given":"C."},{"family":"Redlich","given":"Ph."},{"family":"Lambert","given":"J. M."},{"family":"Bernier","given":"P."},{"family":"Lefin","given":"P."}],"issued":{"date-parts":[["1994",12,9]]}}},{"id":1297,"uris":["http://zotero.org/groups/35356/items/KVIFEG6C"],"uri":["http://zotero.org/groups/35356/items/KVIFEG6C"],"itemData":{"id":1297,"type":"article-journal","container-title":"Physical Review B","DOI":"10.1103/PhysRevB.74.205401","ISSN":"1098-0121, 1550-235X","issue":"20","journalAbbreviation":"Phys. Rev. B","language":"en","page":"205401","source":"DOI.org (Crossref)","title":"Disorder effect on electronic and optical properties of doped carbon nanotubes","volume":"74","author":[{"family":"Ma","given":"Jun"},{"family":"Guan","given":"Shuguang"},{"family":"Lai","given":"C.-H."}],"issued":{"date-parts":[["2006",11,1]]}}},{"id":1513,"uris":["http://zotero.org/groups/35356/items/HQT5UARG"],"uri":["http://zotero.org/groups/35356/items/HQT5UARG"],"itemData":{"id":1513,"type":"article-journal","container-title":"Journal of Applied Physics","DOI":"10.1063/1.1409581","ISSN":"0021-8979, 1089-7550","issue":"11","journalAbbreviation":"Journal of Applied Physics","language":"en","page":"5670-5674","source":"DOI.org (Crossref)","title":"Scanning tunneling microscope study of boron-doped highly oriented pyrolytic graphite","volume":"90","author":[{"family":"Endo","given":"Morinobu"},{"family":"Hayashi","given":"Takuya"},{"family":"Hong","given":"Seong-Hwa"},{"family":"Enoki","given":"Toshiaki"},{"family":"Dresselhaus","given":"Milred S."}],"issued":{"date-parts":[["2001",12]]}}},{"id":1535,"uris":["http://zotero.org/groups/35356/items/X3FJTNAW"],"uri":["http://zotero.org/groups/35356/items/X3FJTNAW"],"itemData":{"id":1535,"type":"article-journal","container-title":"Carbon","DOI":"10.1016/0008-6223(70)90077-1","ISSN":"00086223","issue":"3","journalAbbreviation":"Carbon","language":"en","page":"375-385","source":"DOI.org (Crossref)","title":"The effect of substitutional boron on the kinetics of the carbon-oxygen reaction","volume":"8","author":[{"family":"Allardice","given":"D.J."},{"family":"Walker","given":"P.L."}],"issued":{"date-parts":[["1970",6]]}}},{"id":1539,"uris":["http://zotero.org/groups/35356/items/NIVPPX9R"],"uri":["http://zotero.org/groups/35356/items/NIVPPX9R"],"itemData":{"id":1539,"type":"article-journal","container-title":"RSC Adv.","DOI":"10.1039/C2RA22664B","ISSN":"2046-2069","issue":"3","journalAbbreviation":"RSC Adv.","language":"en","page":"802-812","source":"DOI.org (Crossref)","title":"Designing band gap of graphene by B and N dopant atoms","volume":"3","author":[{"family":"Rani","given":"Pooja"},{"family":"Jindal","given":"V. K."}],"issued":{"date-parts":[["2013"]]}}},{"id":1541,"uris":["http://zotero.org/groups/35356/items/6YHQI5UG"],"uri":["http://zotero.org/groups/35356/items/6YHQI5UG"],"itemData":{"id":1541,"type":"article-journal","container-title":"Adsorption","DOI":"10.1007/s10450-010-9235-0","ISSN":"0929-5607, 1572-8757","issue":"4-5","journalAbbreviation":"Adsorption","language":"en","page":"413-421","source":"DOI.org (Crossref)","title":"A review of boron enhanced nanoporous carbons for hydrogen adsorption: numerical perspective","title-short":"A review of boron enhanced nanoporous carbons for hydrogen adsorption","volume":"16","author":[{"family":"Kuchta","given":"B."},{"family":"Firlej","given":"L."},{"family":"Roszak","given":"S."},{"family":"Pfeifer","given":"P."}],"issued":{"date-parts":[["2010",10]]}}}],"schema":"https://github.com/citation-style-language/schema/raw/master/csl-citation.json"} </w:instrText>
      </w:r>
      <w:r w:rsidR="00963D2C">
        <w:rPr>
          <w:rFonts w:eastAsiaTheme="minorEastAsia"/>
        </w:rPr>
        <w:fldChar w:fldCharType="separate"/>
      </w:r>
      <w:r w:rsidR="00A550EF" w:rsidRPr="00A550EF">
        <w:rPr>
          <w:rFonts w:ascii="Calibri" w:hAnsi="Calibri" w:cs="Calibri"/>
          <w:szCs w:val="24"/>
          <w:vertAlign w:val="superscript"/>
        </w:rPr>
        <w:t>1,5,10,32,36–38</w:t>
      </w:r>
      <w:r w:rsidR="00963D2C">
        <w:rPr>
          <w:rFonts w:eastAsiaTheme="minorEastAsia"/>
        </w:rPr>
        <w:fldChar w:fldCharType="end"/>
      </w:r>
      <w:r>
        <w:rPr>
          <w:rFonts w:eastAsiaTheme="minorEastAsia"/>
        </w:rPr>
        <w:t xml:space="preserve">, </w:t>
      </w:r>
      <w:r w:rsidR="004C6A80">
        <w:rPr>
          <w:rFonts w:eastAsiaTheme="minorEastAsia"/>
        </w:rPr>
        <w:t xml:space="preserve">significant </w:t>
      </w:r>
      <w:r>
        <w:rPr>
          <w:rFonts w:eastAsiaTheme="minorEastAsia"/>
        </w:rPr>
        <w:t>changes to their morphology ha</w:t>
      </w:r>
      <w:r w:rsidR="00172F87">
        <w:rPr>
          <w:rFonts w:eastAsiaTheme="minorEastAsia"/>
        </w:rPr>
        <w:t>ve</w:t>
      </w:r>
      <w:r>
        <w:rPr>
          <w:rFonts w:eastAsiaTheme="minorEastAsia"/>
        </w:rPr>
        <w:t xml:space="preserve"> not been reported. Surprising</w:t>
      </w:r>
      <w:r w:rsidR="002927A8">
        <w:rPr>
          <w:rFonts w:eastAsiaTheme="minorEastAsia"/>
        </w:rPr>
        <w:t>ly</w:t>
      </w:r>
      <w:r>
        <w:rPr>
          <w:rFonts w:eastAsiaTheme="minorEastAsia"/>
        </w:rPr>
        <w:t>, this is not the case with</w:t>
      </w:r>
      <w:r w:rsidR="00B273AD">
        <w:rPr>
          <w:rFonts w:eastAsiaTheme="minorEastAsia"/>
        </w:rPr>
        <w:t xml:space="preserve"> </w:t>
      </w:r>
      <w:r w:rsidR="00FF57EF">
        <w:rPr>
          <w:rFonts w:eastAsiaTheme="minorEastAsia"/>
        </w:rPr>
        <w:t>GUITAR</w:t>
      </w:r>
      <w:r w:rsidR="00172F87">
        <w:rPr>
          <w:rFonts w:eastAsiaTheme="minorEastAsia"/>
        </w:rPr>
        <w:t>,</w:t>
      </w:r>
      <w:r>
        <w:rPr>
          <w:rFonts w:eastAsiaTheme="minorEastAsia"/>
        </w:rPr>
        <w:t xml:space="preserve"> even though it is a nanographitic material. </w:t>
      </w:r>
      <w:r w:rsidRPr="00B15DB6">
        <w:rPr>
          <w:rFonts w:eastAsiaTheme="minorEastAsia"/>
        </w:rPr>
        <w:t>As we will show, th</w:t>
      </w:r>
      <w:r w:rsidR="00172F87" w:rsidRPr="00B15DB6">
        <w:rPr>
          <w:rFonts w:eastAsiaTheme="minorEastAsia"/>
        </w:rPr>
        <w:t>e</w:t>
      </w:r>
      <w:r w:rsidRPr="00B15DB6">
        <w:rPr>
          <w:rFonts w:eastAsiaTheme="minorEastAsia"/>
        </w:rPr>
        <w:t xml:space="preserve"> morphology of undoped GUITAR lends itself to </w:t>
      </w:r>
      <w:r w:rsidR="00902F6F" w:rsidRPr="00B15DB6">
        <w:rPr>
          <w:rFonts w:eastAsiaTheme="minorEastAsia"/>
        </w:rPr>
        <w:t xml:space="preserve">the </w:t>
      </w:r>
      <w:r w:rsidRPr="00B15DB6">
        <w:rPr>
          <w:rFonts w:eastAsiaTheme="minorEastAsia"/>
        </w:rPr>
        <w:t xml:space="preserve">formation of the structures reported herein </w:t>
      </w:r>
      <w:r w:rsidR="008A7430" w:rsidRPr="00B15DB6">
        <w:rPr>
          <w:rFonts w:eastAsiaTheme="minorEastAsia"/>
        </w:rPr>
        <w:t>when</w:t>
      </w:r>
      <w:r w:rsidR="00B166ED" w:rsidRPr="00B15DB6">
        <w:rPr>
          <w:rFonts w:eastAsiaTheme="minorEastAsia"/>
        </w:rPr>
        <w:t xml:space="preserve"> B</w:t>
      </w:r>
      <w:r w:rsidR="00172F87" w:rsidRPr="00B15DB6">
        <w:rPr>
          <w:rFonts w:eastAsiaTheme="minorEastAsia"/>
        </w:rPr>
        <w:t xml:space="preserve"> </w:t>
      </w:r>
      <w:r w:rsidR="008A7430" w:rsidRPr="00B15DB6">
        <w:rPr>
          <w:rFonts w:eastAsiaTheme="minorEastAsia"/>
        </w:rPr>
        <w:t xml:space="preserve">is incorporated </w:t>
      </w:r>
      <w:r w:rsidRPr="00B15DB6">
        <w:rPr>
          <w:rFonts w:eastAsiaTheme="minorEastAsia"/>
        </w:rPr>
        <w:t xml:space="preserve">into the </w:t>
      </w:r>
      <w:r w:rsidR="008A7430" w:rsidRPr="00B15DB6">
        <w:rPr>
          <w:rFonts w:eastAsiaTheme="minorEastAsia"/>
        </w:rPr>
        <w:t>graphitic structure</w:t>
      </w:r>
      <w:r w:rsidRPr="00B15DB6">
        <w:rPr>
          <w:rFonts w:eastAsiaTheme="minorEastAsia"/>
        </w:rPr>
        <w:t>.</w:t>
      </w:r>
      <w:r>
        <w:rPr>
          <w:rFonts w:eastAsiaTheme="minorEastAsia"/>
        </w:rPr>
        <w:t xml:space="preserve"> </w:t>
      </w:r>
      <w:r w:rsidR="00992896">
        <w:rPr>
          <w:rFonts w:eastAsiaTheme="minorEastAsia"/>
        </w:rPr>
        <w:t xml:space="preserve">Displayed in Figure 1 is a montage of scanning electron </w:t>
      </w:r>
      <w:r w:rsidR="00992896">
        <w:rPr>
          <w:rFonts w:eastAsiaTheme="minorEastAsia"/>
        </w:rPr>
        <w:lastRenderedPageBreak/>
        <w:t xml:space="preserve">micrographs </w:t>
      </w:r>
      <w:r w:rsidR="00712221">
        <w:rPr>
          <w:rFonts w:eastAsiaTheme="minorEastAsia"/>
        </w:rPr>
        <w:t>of BOD-</w:t>
      </w:r>
      <w:r w:rsidR="00992896">
        <w:rPr>
          <w:rFonts w:eastAsiaTheme="minorEastAsia"/>
        </w:rPr>
        <w:t>carbon</w:t>
      </w:r>
      <w:r w:rsidR="00A10716">
        <w:rPr>
          <w:rFonts w:eastAsiaTheme="minorEastAsia"/>
        </w:rPr>
        <w:t xml:space="preserve"> grown for one hour at 900 </w:t>
      </w:r>
      <w:r w:rsidR="00A10716" w:rsidRPr="00D125DF">
        <w:rPr>
          <w:rFonts w:eastAsiaTheme="minorEastAsia"/>
          <w:vertAlign w:val="superscript"/>
        </w:rPr>
        <w:t>o</w:t>
      </w:r>
      <w:r w:rsidR="00FB3A0E">
        <w:rPr>
          <w:rFonts w:eastAsiaTheme="minorEastAsia"/>
        </w:rPr>
        <w:t>C</w:t>
      </w:r>
      <w:r w:rsidR="00A10716">
        <w:rPr>
          <w:rFonts w:eastAsiaTheme="minorEastAsia"/>
        </w:rPr>
        <w:t xml:space="preserve"> on a Si substrate</w:t>
      </w:r>
      <w:r w:rsidR="00992896">
        <w:rPr>
          <w:rFonts w:eastAsiaTheme="minorEastAsia"/>
        </w:rPr>
        <w:t xml:space="preserve">. At low magnification </w:t>
      </w:r>
      <w:r w:rsidR="00712221">
        <w:rPr>
          <w:rFonts w:eastAsiaTheme="minorEastAsia"/>
        </w:rPr>
        <w:t>(Fig. 1a), BOD-</w:t>
      </w:r>
      <w:r w:rsidR="00992896">
        <w:rPr>
          <w:rFonts w:eastAsiaTheme="minorEastAsia"/>
        </w:rPr>
        <w:t xml:space="preserve">carbon appears to be a medium density array of carbon filamentary structures. </w:t>
      </w:r>
      <w:r w:rsidR="00D43375">
        <w:rPr>
          <w:rFonts w:eastAsiaTheme="minorEastAsia"/>
        </w:rPr>
        <w:t>Closer examin</w:t>
      </w:r>
      <w:r w:rsidR="00C8584F">
        <w:rPr>
          <w:rFonts w:eastAsiaTheme="minorEastAsia"/>
        </w:rPr>
        <w:t>ation</w:t>
      </w:r>
      <w:r w:rsidR="00D43375">
        <w:rPr>
          <w:rFonts w:eastAsiaTheme="minorEastAsia"/>
        </w:rPr>
        <w:t xml:space="preserve"> reveals that the filaments</w:t>
      </w:r>
      <w:r w:rsidR="00FE7E2E">
        <w:rPr>
          <w:rFonts w:eastAsiaTheme="minorEastAsia"/>
        </w:rPr>
        <w:t xml:space="preserve"> range in length from</w:t>
      </w:r>
      <w:r w:rsidR="00FE7E2E">
        <w:rPr>
          <w:color w:val="000000" w:themeColor="text1"/>
        </w:rPr>
        <w:t xml:space="preserve"> </w:t>
      </w:r>
      <w:r w:rsidR="00FE7E2E">
        <w:rPr>
          <w:color w:val="000000" w:themeColor="text1"/>
        </w:rPr>
        <w:sym w:font="Symbol" w:char="F07E"/>
      </w:r>
      <w:r w:rsidR="00FE7E2E">
        <w:rPr>
          <w:color w:val="000000" w:themeColor="text1"/>
        </w:rPr>
        <w:t xml:space="preserve">9-20 </w:t>
      </w:r>
      <w:r w:rsidR="00FE7E2E">
        <w:rPr>
          <w:color w:val="000000" w:themeColor="text1"/>
        </w:rPr>
        <w:sym w:font="Symbol" w:char="F06D"/>
      </w:r>
      <w:r w:rsidR="00FE7E2E">
        <w:rPr>
          <w:color w:val="000000" w:themeColor="text1"/>
        </w:rPr>
        <w:t>m and</w:t>
      </w:r>
      <w:r w:rsidR="00D43375">
        <w:rPr>
          <w:rFonts w:eastAsiaTheme="minorEastAsia"/>
        </w:rPr>
        <w:t xml:space="preserve"> are open</w:t>
      </w:r>
      <w:r w:rsidR="00902F6F">
        <w:rPr>
          <w:rFonts w:eastAsiaTheme="minorEastAsia"/>
        </w:rPr>
        <w:t>-</w:t>
      </w:r>
      <w:r w:rsidR="00D43375">
        <w:rPr>
          <w:rFonts w:eastAsiaTheme="minorEastAsia"/>
        </w:rPr>
        <w:t>ended (Fig. 1b)</w:t>
      </w:r>
      <w:r w:rsidR="00172F87">
        <w:rPr>
          <w:rFonts w:eastAsiaTheme="minorEastAsia"/>
        </w:rPr>
        <w:t xml:space="preserve">, however, the ends of some do taper </w:t>
      </w:r>
      <w:r w:rsidR="00083A7F">
        <w:rPr>
          <w:rFonts w:eastAsiaTheme="minorEastAsia"/>
        </w:rPr>
        <w:t>down</w:t>
      </w:r>
      <w:r w:rsidR="00FE7E2E">
        <w:rPr>
          <w:rFonts w:eastAsiaTheme="minorEastAsia"/>
        </w:rPr>
        <w:t>,</w:t>
      </w:r>
      <w:r w:rsidR="00083A7F">
        <w:rPr>
          <w:rFonts w:eastAsiaTheme="minorEastAsia"/>
        </w:rPr>
        <w:t xml:space="preserve"> </w:t>
      </w:r>
      <w:r w:rsidR="00FE7E2E">
        <w:rPr>
          <w:rFonts w:eastAsiaTheme="minorEastAsia"/>
        </w:rPr>
        <w:t>or occasionally,</w:t>
      </w:r>
      <w:r w:rsidR="00083A7F">
        <w:rPr>
          <w:rFonts w:eastAsiaTheme="minorEastAsia"/>
        </w:rPr>
        <w:t xml:space="preserve"> completely close</w:t>
      </w:r>
      <w:r w:rsidR="00B753D2">
        <w:rPr>
          <w:rFonts w:eastAsiaTheme="minorEastAsia"/>
        </w:rPr>
        <w:t>. The medium resolution top-</w:t>
      </w:r>
      <w:r w:rsidR="00D43375">
        <w:rPr>
          <w:rFonts w:eastAsiaTheme="minorEastAsia"/>
        </w:rPr>
        <w:t>down view reveals the hollow nature of the structures</w:t>
      </w:r>
      <w:r w:rsidR="00083A7F">
        <w:rPr>
          <w:rFonts w:eastAsiaTheme="minorEastAsia"/>
        </w:rPr>
        <w:t xml:space="preserve"> (Fig. 1c)</w:t>
      </w:r>
      <w:r w:rsidR="00D43375">
        <w:rPr>
          <w:rFonts w:eastAsiaTheme="minorEastAsia"/>
        </w:rPr>
        <w:t xml:space="preserve">. The </w:t>
      </w:r>
      <w:r w:rsidR="00C8584F">
        <w:rPr>
          <w:rFonts w:eastAsiaTheme="minorEastAsia"/>
        </w:rPr>
        <w:t>high-resolution</w:t>
      </w:r>
      <w:r w:rsidR="00D43375">
        <w:rPr>
          <w:rFonts w:eastAsiaTheme="minorEastAsia"/>
        </w:rPr>
        <w:t xml:space="preserve"> SEM image in Fig. 1d reveals that the BOD</w:t>
      </w:r>
      <w:r w:rsidR="009030A9">
        <w:rPr>
          <w:rFonts w:eastAsiaTheme="minorEastAsia"/>
        </w:rPr>
        <w:t>-carbo</w:t>
      </w:r>
      <w:r w:rsidR="00712221">
        <w:rPr>
          <w:rFonts w:eastAsiaTheme="minorEastAsia"/>
        </w:rPr>
        <w:t>n</w:t>
      </w:r>
      <w:r w:rsidR="00D43375">
        <w:rPr>
          <w:rFonts w:eastAsiaTheme="minorEastAsia"/>
        </w:rPr>
        <w:t xml:space="preserve"> structures are microns across and have extremely thick walls </w:t>
      </w:r>
      <w:r w:rsidR="009E4E0C">
        <w:rPr>
          <w:rFonts w:eastAsiaTheme="minorEastAsia"/>
        </w:rPr>
        <w:t>in the range of 50-</w:t>
      </w:r>
      <w:r w:rsidR="00D43375">
        <w:rPr>
          <w:rFonts w:eastAsiaTheme="minorEastAsia"/>
        </w:rPr>
        <w:t xml:space="preserve">100 nm. </w:t>
      </w:r>
      <w:r w:rsidR="00712221">
        <w:rPr>
          <w:rFonts w:eastAsiaTheme="minorEastAsia"/>
        </w:rPr>
        <w:t>The dimensions of the BOD-carbon filaments</w:t>
      </w:r>
      <w:r w:rsidR="002D0228">
        <w:rPr>
          <w:rFonts w:eastAsiaTheme="minorEastAsia"/>
        </w:rPr>
        <w:t xml:space="preserve"> far exceed </w:t>
      </w:r>
      <w:r w:rsidR="009E4E0C">
        <w:rPr>
          <w:rFonts w:eastAsiaTheme="minorEastAsia"/>
        </w:rPr>
        <w:t>those</w:t>
      </w:r>
      <w:r w:rsidR="002D0228">
        <w:rPr>
          <w:rFonts w:eastAsiaTheme="minorEastAsia"/>
        </w:rPr>
        <w:t xml:space="preserve"> reported for </w:t>
      </w:r>
      <w:r w:rsidR="00695BC3">
        <w:rPr>
          <w:rFonts w:eastAsiaTheme="minorEastAsia"/>
        </w:rPr>
        <w:t>large diameter CNT</w:t>
      </w:r>
      <w:r w:rsidR="00695BC3">
        <w:rPr>
          <w:rFonts w:eastAsiaTheme="minorEastAsia"/>
        </w:rPr>
        <w:fldChar w:fldCharType="begin"/>
      </w:r>
      <w:r w:rsidR="00A550EF">
        <w:rPr>
          <w:rFonts w:eastAsiaTheme="minorEastAsia"/>
        </w:rPr>
        <w:instrText xml:space="preserve"> ADDIN ZOTERO_ITEM CSL_CITATION {"citationID":"k446FMEf","properties":{"formattedCitation":"\\super 39\\uc0\\u8211{}42\\nosupersub{}","plainCitation":"39–42","noteIndex":0},"citationItems":[{"id":1571,"uris":["http://zotero.org/groups/35356/items/55IX2HZF"],"uri":["http://zotero.org/groups/35356/items/55IX2HZF"],"itemData":{"id":1571,"type":"article-journal","container-title":"Applied Physics Letters","DOI":"10.1063/1.1448850","ISSN":"0003-6951, 1077-3118","issue":"6","language":"en","page":"1064-1066","source":"Crossref","title":"Electrical properties and devices of large-diameter single-walled carbon nanotubes","volume":"80","author":[{"family":"Javey","given":"Ali"},{"family":"Shim","given":"Moonsub"},{"family":"Dai","given":"Hongjie"}],"issued":{"date-parts":[["2002",2,11]]}}},{"id":1569,"uris":["http://zotero.org/groups/35356/items/YI797RU4"],"uri":["http://zotero.org/groups/35356/items/YI797RU4"],"itemData":{"id":1569,"type":"article-journal","container-title":"The Journal of Physical Chemistry A","DOI":"10.1021/jp991451c","ISSN":"1089-5639, 1520-5215","issue":"11","language":"en","page":"2454-2456","source":"Crossref","title":"Growth of Large-Diameter Single-Walled Carbon Nanotubes","volume":"104","author":[{"family":"Kiang","given":"Ching-Hwa"}],"issued":{"date-parts":[["2000",3]]}}},{"id":1568,"uris":["http://zotero.org/groups/35356/items/Q6U5HGL4"],"uri":["http://zotero.org/groups/35356/items/Q6U5HGL4"],"itemData":{"id":1568,"type":"article-journal","container-title":"ACS Nano","DOI":"10.1021/nn305336x","ISSN":"1936-0851, 1936-086X","issue":"3","language":"en","page":"2231-2239","source":"Crossref","title":"High-Yield Dispersions of Large-Diameter Semiconducting Single-Walled Carbon Nanotubes with Tunable Narrow Chirality Distributions","volume":"7","author":[{"family":"Mistry","given":"Kevin S."},{"family":"Larsen","given":"Brian A."},{"family":"Blackburn","given":"Jeffrey L."}],"issued":{"date-parts":[["2013",3,26]]}}},{"id":1566,"uris":["http://zotero.org/groups/35356/items/6GDEU664"],"uri":["http://zotero.org/groups/35356/items/6GDEU664"],"itemData":{"id":1566,"type":"article-journal","container-title":"ACS Nano","DOI":"10.1021/nn200198b","ISSN":"1936-0851, 1936-086X","issue":"5","language":"en","page":"3849-3857","source":"Crossref","title":"Synthesis of High-Density, Large-Diameter, and Aligned Single-Walled Carbon Nanotubes by Multiple-Cycle Growth Methods","volume":"5","author":[{"family":"Zhou","given":"Weiwei"},{"family":"Ding","given":"Lei"},{"family":"Yang","given":"Sungwoo"},{"family":"Liu","given":"Jie"}],"issued":{"date-parts":[["2011",5,24]]}}}],"schema":"https://github.com/citation-style-language/schema/raw/master/csl-citation.json"} </w:instrText>
      </w:r>
      <w:r w:rsidR="00695BC3">
        <w:rPr>
          <w:rFonts w:eastAsiaTheme="minorEastAsia"/>
        </w:rPr>
        <w:fldChar w:fldCharType="separate"/>
      </w:r>
      <w:r w:rsidR="00A550EF" w:rsidRPr="00A550EF">
        <w:rPr>
          <w:rFonts w:ascii="Calibri" w:hAnsi="Calibri" w:cs="Calibri"/>
          <w:szCs w:val="24"/>
          <w:vertAlign w:val="superscript"/>
        </w:rPr>
        <w:t>39–42</w:t>
      </w:r>
      <w:r w:rsidR="00695BC3">
        <w:rPr>
          <w:rFonts w:eastAsiaTheme="minorEastAsia"/>
        </w:rPr>
        <w:fldChar w:fldCharType="end"/>
      </w:r>
      <w:r w:rsidR="00695BC3">
        <w:rPr>
          <w:rFonts w:eastAsiaTheme="minorEastAsia"/>
        </w:rPr>
        <w:t xml:space="preserve"> or multiwalled CNT</w:t>
      </w:r>
      <w:r w:rsidR="00695BC3">
        <w:rPr>
          <w:rFonts w:eastAsiaTheme="minorEastAsia"/>
        </w:rPr>
        <w:fldChar w:fldCharType="begin"/>
      </w:r>
      <w:r w:rsidR="00A550EF">
        <w:rPr>
          <w:rFonts w:eastAsiaTheme="minorEastAsia"/>
        </w:rPr>
        <w:instrText xml:space="preserve"> ADDIN ZOTERO_ITEM CSL_CITATION {"citationID":"S12vGZ9x","properties":{"formattedCitation":"\\super 43\\uc0\\u8211{}46\\nosupersub{}","plainCitation":"43–46","noteIndex":0},"citationItems":[{"id":1567,"uris":["http://zotero.org/groups/35356/items/R5INHLLJ"],"uri":["http://zotero.org/groups/35356/items/R5INHLLJ"],"itemData":{"id":1567,"type":"article-journal","container-title":"Composites Part A: Applied Science and Manufacturing","DOI":"10.1016/j.compositesa.2011.12.029","ISSN":"1359835X","issue":"4","language":"en","page":"587-592","source":"Crossref","title":"Poly(vinyl alcohol) reinforced with large-diameter carbon nanotubes via spray winding","volume":"43","author":[{"family":"Liu","given":"Wei"},{"family":"Zhao","given":"Haibo"},{"family":"Inoue","given":"Yoku"},{"family":"Wang","given":"Xin"},{"family":"Bradford","given":"Philip D."},{"family":"Kim","given":"Hyungsup"},{"family":"Qiu","given":"Yiping"},{"family":"Zhu","given":"Yuntian"}],"issued":{"date-parts":[["2012",4]]}}},{"id":1565,"uris":["http://zotero.org/groups/35356/items/8EQ6S24H"],"uri":["http://zotero.org/groups/35356/items/8EQ6S24H"],"itemData":{"id":1565,"type":"article-journal","container-title":"Physical Review B","DOI":"10.1103/PhysRevB.66.165440","ISSN":"0163-1829, 1095-3795","issue":"16","language":"en","source":"Crossref","title":"Thermal conductivity of multiwalled carbon nanotubes","URL":"https://link.aps.org/doi/10.1103/PhysRevB.66.165440","volume":"66","author":[{"family":"Yang","given":"Da Jiang"},{"family":"Zhang","given":"Qing"},{"family":"Chen","given":"George"},{"family":"Yoon","given":"S. F."},{"family":"Ahn","given":"J."},{"family":"Wang","given":"S. G."},{"family":"Zhou","given":"Q."},{"family":"Wang","given":"Q."},{"family":"Li","given":"J. Q."}],"accessed":{"date-parts":[["2020",6,18]]},"issued":{"date-parts":[["2002",10,31]]}}},{"id":1564,"uris":["http://zotero.org/groups/35356/items/Y4FDMRH2"],"uri":["http://zotero.org/groups/35356/items/Y4FDMRH2"],"itemData":{"id":1564,"type":"article-journal","container-title":"Physical Review Letters","DOI":"10.1103/PhysRevLett.85.4727","ISSN":"0031-9007, 1079-7114","issue":"22","language":"en","page":"4727-4730","source":"Crossref","title":"Smoothest Bearings: Interlayer Sliding in Multiwalled Carbon Nanotubes","title-short":"Smoothest Bearings","volume":"85","author":[{"family":"Kolmogorov","given":"Aleksey N."},{"family":"Crespi","given":"Vincent H."}],"issued":{"date-parts":[["2000",11,27]]}}},{"id":1563,"uris":["http://zotero.org/groups/35356/items/SQKTDYLW"],"uri":["http://zotero.org/groups/35356/items/SQKTDYLW"],"itemData":{"id":1563,"type":"article-journal","container-title":"Physical Review Letters","DOI":"10.1103/PhysRevLett.95.086601","ISSN":"0031-9007, 1079-7114","issue":"8","language":"en","source":"Crossref","title":"Multichannel Ballistic Transport in Multiwall Carbon Nanotubes","URL":"https://link.aps.org/doi/10.1103/PhysRevLett.95.086601","volume":"95","author":[{"family":"Li","given":"H. J."},{"family":"Lu","given":"W. G."},{"family":"Li","given":"J. J."},{"family":"Bai","given":"X. D."},{"family":"Gu","given":"C. Z."}],"accessed":{"date-parts":[["2020",6,18]]},"issued":{"date-parts":[["2005",8,15]]}}}],"schema":"https://github.com/citation-style-language/schema/raw/master/csl-citation.json"} </w:instrText>
      </w:r>
      <w:r w:rsidR="00695BC3">
        <w:rPr>
          <w:rFonts w:eastAsiaTheme="minorEastAsia"/>
        </w:rPr>
        <w:fldChar w:fldCharType="separate"/>
      </w:r>
      <w:r w:rsidR="00A550EF" w:rsidRPr="00A550EF">
        <w:rPr>
          <w:rFonts w:ascii="Calibri" w:hAnsi="Calibri" w:cs="Calibri"/>
          <w:szCs w:val="24"/>
          <w:vertAlign w:val="superscript"/>
        </w:rPr>
        <w:t>43–46</w:t>
      </w:r>
      <w:r w:rsidR="00695BC3">
        <w:rPr>
          <w:rFonts w:eastAsiaTheme="minorEastAsia"/>
        </w:rPr>
        <w:fldChar w:fldCharType="end"/>
      </w:r>
      <w:r w:rsidR="006F0784">
        <w:rPr>
          <w:rFonts w:eastAsiaTheme="minorEastAsia"/>
        </w:rPr>
        <w:t>.</w:t>
      </w:r>
      <w:r w:rsidR="00D5623F">
        <w:rPr>
          <w:rFonts w:eastAsiaTheme="minorEastAsia"/>
        </w:rPr>
        <w:t xml:space="preserve"> </w:t>
      </w:r>
      <w:r w:rsidR="00FC1682">
        <w:rPr>
          <w:rFonts w:eastAsiaTheme="minorEastAsia"/>
        </w:rPr>
        <w:t>The</w:t>
      </w:r>
      <w:r w:rsidR="00FE7E2E">
        <w:rPr>
          <w:rFonts w:eastAsiaTheme="minorEastAsia"/>
        </w:rPr>
        <w:t xml:space="preserve"> </w:t>
      </w:r>
      <w:r w:rsidR="00091630">
        <w:rPr>
          <w:rFonts w:eastAsiaTheme="minorEastAsia"/>
        </w:rPr>
        <w:t>atomic c</w:t>
      </w:r>
      <w:r w:rsidR="00D16484" w:rsidRPr="00805CD8">
        <w:t xml:space="preserve">oncentration </w:t>
      </w:r>
      <w:r w:rsidR="00FE7E2E">
        <w:t xml:space="preserve">of </w:t>
      </w:r>
      <w:r w:rsidR="00712221">
        <w:t>B in BOD-carbon</w:t>
      </w:r>
      <w:r w:rsidR="00FE7E2E">
        <w:t xml:space="preserve"> </w:t>
      </w:r>
      <w:r w:rsidR="00FC1682">
        <w:t>in this study</w:t>
      </w:r>
      <w:r w:rsidR="00FE7E2E">
        <w:t xml:space="preserve"> </w:t>
      </w:r>
      <w:r w:rsidR="00FC1682">
        <w:t xml:space="preserve">has been determined to be </w:t>
      </w:r>
      <w:r w:rsidR="00D16484" w:rsidRPr="00805CD8">
        <w:t>3.0 ± 0.6 %</w:t>
      </w:r>
      <w:r w:rsidR="00FE7E2E">
        <w:t xml:space="preserve"> </w:t>
      </w:r>
      <w:r w:rsidR="008A7430">
        <w:t xml:space="preserve">based </w:t>
      </w:r>
      <w:r w:rsidR="00902F6F">
        <w:t xml:space="preserve">on </w:t>
      </w:r>
      <w:r w:rsidR="00D16484" w:rsidRPr="00805CD8">
        <w:t>X-ray photoelectron spectroscop</w:t>
      </w:r>
      <w:r w:rsidR="008A7430">
        <w:t>ic</w:t>
      </w:r>
      <w:r w:rsidR="00D16484" w:rsidRPr="00805CD8">
        <w:t xml:space="preserve"> (XPS)</w:t>
      </w:r>
      <w:r w:rsidR="008A7430">
        <w:t xml:space="preserve"> analysis</w:t>
      </w:r>
      <w:r w:rsidR="00D16484" w:rsidRPr="00805CD8">
        <w:t>.</w:t>
      </w:r>
      <w:r w:rsidR="008F424E">
        <w:t xml:space="preserve"> </w:t>
      </w:r>
    </w:p>
    <w:bookmarkEnd w:id="2"/>
    <w:p w14:paraId="1F3C714E" w14:textId="7DE25E87" w:rsidR="00091630" w:rsidRDefault="00D16484" w:rsidP="0031789E">
      <w:r>
        <w:t xml:space="preserve"> </w:t>
      </w:r>
    </w:p>
    <w:bookmarkEnd w:id="3"/>
    <w:p w14:paraId="78CECAB4" w14:textId="77777777" w:rsidR="00B32E6A" w:rsidRDefault="004F4312" w:rsidP="00D125DF">
      <w:pPr>
        <w:keepNext/>
        <w:jc w:val="center"/>
      </w:pPr>
      <w:r>
        <w:rPr>
          <w:noProof/>
        </w:rPr>
        <w:drawing>
          <wp:inline distT="0" distB="0" distL="0" distR="0" wp14:anchorId="6C77A25E" wp14:editId="50E8B20A">
            <wp:extent cx="3451993" cy="29260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_b.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51993" cy="2926080"/>
                    </a:xfrm>
                    <a:prstGeom prst="rect">
                      <a:avLst/>
                    </a:prstGeom>
                  </pic:spPr>
                </pic:pic>
              </a:graphicData>
            </a:graphic>
          </wp:inline>
        </w:drawing>
      </w:r>
    </w:p>
    <w:p w14:paraId="5DCACD5B" w14:textId="537B8269" w:rsidR="00786918" w:rsidRDefault="00B32E6A" w:rsidP="006B01B3">
      <w:pPr>
        <w:pStyle w:val="Caption"/>
      </w:pPr>
      <w:r>
        <w:t xml:space="preserve">Figure </w:t>
      </w:r>
      <w:r w:rsidR="009848F7">
        <w:fldChar w:fldCharType="begin"/>
      </w:r>
      <w:r w:rsidR="009848F7">
        <w:instrText xml:space="preserve"> SEQ Figure \* ARABIC </w:instrText>
      </w:r>
      <w:r w:rsidR="009848F7">
        <w:fldChar w:fldCharType="separate"/>
      </w:r>
      <w:r w:rsidR="003F4EF9">
        <w:rPr>
          <w:noProof/>
        </w:rPr>
        <w:t>1</w:t>
      </w:r>
      <w:r w:rsidR="009848F7">
        <w:rPr>
          <w:noProof/>
        </w:rPr>
        <w:fldChar w:fldCharType="end"/>
      </w:r>
      <w:r>
        <w:t xml:space="preserve">. </w:t>
      </w:r>
      <w:r w:rsidR="006B01B3">
        <w:rPr>
          <w:b/>
        </w:rPr>
        <w:t>I</w:t>
      </w:r>
      <w:r w:rsidR="006B01B3" w:rsidRPr="00700ABB">
        <w:rPr>
          <w:b/>
        </w:rPr>
        <w:t>mages of the BOD</w:t>
      </w:r>
      <w:r w:rsidR="00712221">
        <w:rPr>
          <w:b/>
        </w:rPr>
        <w:t>-</w:t>
      </w:r>
      <w:r w:rsidR="006B01B3" w:rsidRPr="00700ABB">
        <w:rPr>
          <w:b/>
        </w:rPr>
        <w:t>carbon structures.</w:t>
      </w:r>
      <w:r w:rsidR="006B01B3">
        <w:rPr>
          <w:b/>
        </w:rPr>
        <w:t xml:space="preserve"> a,b,</w:t>
      </w:r>
      <w:r w:rsidR="006B01B3">
        <w:t xml:space="preserve"> </w:t>
      </w:r>
      <w:r w:rsidR="006B01B3" w:rsidRPr="005F3AA0">
        <w:t xml:space="preserve">Scanning Electron Microscopy (SEM) </w:t>
      </w:r>
      <w:r w:rsidR="00BF0CC3">
        <w:t xml:space="preserve">image for an ensemble </w:t>
      </w:r>
      <w:r w:rsidR="006B01B3">
        <w:t>of tubular BOD</w:t>
      </w:r>
      <w:r w:rsidR="00712221">
        <w:t>-</w:t>
      </w:r>
      <w:r w:rsidR="006B01B3">
        <w:t xml:space="preserve">carbon top and side view of the structures clearly showing large area covering. </w:t>
      </w:r>
      <w:r w:rsidR="006B01B3">
        <w:rPr>
          <w:b/>
        </w:rPr>
        <w:t xml:space="preserve">c, </w:t>
      </w:r>
      <w:r w:rsidR="002E3C0B">
        <w:t xml:space="preserve">High magnification images of the </w:t>
      </w:r>
      <w:r w:rsidR="006B01B3">
        <w:t>tubular BOD</w:t>
      </w:r>
      <w:r w:rsidR="00712221">
        <w:t>-</w:t>
      </w:r>
      <w:r w:rsidR="006B01B3">
        <w:t xml:space="preserve">carbon. </w:t>
      </w:r>
      <w:r w:rsidR="006B01B3">
        <w:rPr>
          <w:b/>
        </w:rPr>
        <w:t>d,</w:t>
      </w:r>
      <w:r w:rsidR="006B01B3">
        <w:t xml:space="preserve"> a close up of a single BOD</w:t>
      </w:r>
      <w:r w:rsidR="00712221">
        <w:t>-</w:t>
      </w:r>
      <w:r w:rsidR="006B01B3">
        <w:t xml:space="preserve">carbon opening showcasing the thickness of the wall.  </w:t>
      </w:r>
    </w:p>
    <w:p w14:paraId="4E513215" w14:textId="71043148" w:rsidR="00B270DC" w:rsidRDefault="00B270DC" w:rsidP="00B270DC">
      <w:bookmarkStart w:id="4" w:name="_Hlk47789853"/>
      <w:r>
        <w:t>T</w:t>
      </w:r>
      <w:r w:rsidR="00D5623F">
        <w:t>ransmission electron micrograph</w:t>
      </w:r>
      <w:r w:rsidR="00DC7A66">
        <w:t>s</w:t>
      </w:r>
      <w:r w:rsidR="00D5623F">
        <w:t xml:space="preserve"> (TEM) of the </w:t>
      </w:r>
      <w:r w:rsidR="00FD5BE2">
        <w:t>BOD-carbon filaments</w:t>
      </w:r>
      <w:r w:rsidR="00D5623F">
        <w:t xml:space="preserve"> (Fig. 2</w:t>
      </w:r>
      <w:r w:rsidR="00DC7A66">
        <w:t>a</w:t>
      </w:r>
      <w:r w:rsidR="002E0AA3">
        <w:t>-2b</w:t>
      </w:r>
      <w:r w:rsidR="00D5623F">
        <w:t xml:space="preserve">) confirm that they are indeed hollow. </w:t>
      </w:r>
      <w:r w:rsidR="00DC7A66">
        <w:t xml:space="preserve">The </w:t>
      </w:r>
      <w:r w:rsidR="00712221">
        <w:t>BOD-carbon filaments</w:t>
      </w:r>
      <w:r w:rsidR="00DC7A66">
        <w:t xml:space="preserve"> do</w:t>
      </w:r>
      <w:r w:rsidR="009030A9">
        <w:t xml:space="preserve"> </w:t>
      </w:r>
      <w:r w:rsidR="00DC7A66">
        <w:t>n</w:t>
      </w:r>
      <w:r w:rsidR="009030A9">
        <w:t>o</w:t>
      </w:r>
      <w:r w:rsidR="00DC7A66">
        <w:t>t exhibit the</w:t>
      </w:r>
      <w:r w:rsidR="00053301">
        <w:t xml:space="preserve"> bamboo-like morphology characteristic of </w:t>
      </w:r>
      <w:r w:rsidR="00DC7A66">
        <w:t>MW</w:t>
      </w:r>
      <w:r w:rsidR="00053301">
        <w:t>CNT structures</w:t>
      </w:r>
      <w:r w:rsidR="007675BE">
        <w:fldChar w:fldCharType="begin"/>
      </w:r>
      <w:r w:rsidR="00A550EF">
        <w:instrText xml:space="preserve"> ADDIN ZOTERO_ITEM CSL_CITATION {"citationID":"TcAPoJuw","properties":{"formattedCitation":"\\super 47,48\\nosupersub{}","plainCitation":"47,48","noteIndex":0},"citationItems":[{"id":1256,"uris":["http://zotero.org/groups/35356/items/AIVFY8NW"],"uri":["http://zotero.org/groups/35356/items/AIVFY8NW"],"itemData":{"id":1256,"type":"article-journal","container-title":"Carbon","DOI":"10.1016/j.carbon.2012.03.022","ISSN":"00086223","issue":"10","journalAbbreviation":"Carbon","language":"en","page":"3535-3541","source":"DOI.org (Crossref)","title":"Nitrogen doped multi walled carbon nanotubes produced by CVD-correlating XPS and Raman spectroscopy for the study of nitrogen inclusion","volume":"50","author":[{"family":"Sharifi","given":"Tiva"},{"family":"Nitze","given":"Florian"},{"family":"Barzegar","given":"Hamid Reza"},{"family":"Tai","given":"Cheuk-Wai"},{"family":"Mazurkiewicz","given":"Marta"},{"family":"Malolepszy","given":"Artur"},{"family":"Stobinski","given":"Leszek"},{"family":"Wågberg","given":"Thomas"}],"issued":{"date-parts":[["2012",8]]}}},{"id":1257,"uris":["http://zotero.org/groups/35356/items/7GL9MELB"],"uri":["http://zotero.org/groups/35356/items/7GL9MELB"],"itemData":{"id":1257,"type":"article-journal","container-title":"Carbon","DOI":"10.1016/S0008-6223(96)00142-X","ISSN":"00086223","issue":"2","journalAbbreviation":"Carbon","language":"en","page":"195-201","source":"DOI.org (Crossref)","title":"Nitrogen-containing carbon nanotube growth from Ni phthalocyanine by chemical vapor deposition","volume":"35","author":[{"family":"Yudasaka","given":"M."},{"family":"Kikuchi","given":"R."},{"family":"Ohki","given":"Y."},{"family":"Yoshimura","given":"S."}],"issued":{"date-parts":[["1997"]]}}}],"schema":"https://github.com/citation-style-language/schema/raw/master/csl-citation.json"} </w:instrText>
      </w:r>
      <w:r w:rsidR="007675BE">
        <w:fldChar w:fldCharType="separate"/>
      </w:r>
      <w:r w:rsidR="00A550EF" w:rsidRPr="00A550EF">
        <w:rPr>
          <w:rFonts w:ascii="Calibri" w:hAnsi="Calibri" w:cs="Calibri"/>
          <w:szCs w:val="24"/>
          <w:vertAlign w:val="superscript"/>
        </w:rPr>
        <w:t>47,48</w:t>
      </w:r>
      <w:r w:rsidR="007675BE">
        <w:fldChar w:fldCharType="end"/>
      </w:r>
      <w:r w:rsidR="00DC7A66">
        <w:t xml:space="preserve"> and</w:t>
      </w:r>
      <w:r w:rsidR="005D74D6">
        <w:t>,</w:t>
      </w:r>
      <w:r w:rsidR="00DC7A66">
        <w:t xml:space="preserve"> therefore</w:t>
      </w:r>
      <w:r w:rsidR="005D74D6">
        <w:t>,</w:t>
      </w:r>
      <w:r w:rsidR="00DC7A66">
        <w:t xml:space="preserve"> are not a member of this family of materials and, </w:t>
      </w:r>
      <w:r w:rsidR="00BF3905">
        <w:t>thus</w:t>
      </w:r>
      <w:r w:rsidR="00DC7A66">
        <w:t xml:space="preserve">, </w:t>
      </w:r>
      <w:r w:rsidR="005D0952">
        <w:t xml:space="preserve">exhibit </w:t>
      </w:r>
      <w:r w:rsidR="00DC7A66">
        <w:t>a</w:t>
      </w:r>
      <w:r w:rsidR="00725E98">
        <w:t xml:space="preserve"> </w:t>
      </w:r>
      <w:r w:rsidR="00280BE2">
        <w:t xml:space="preserve">new mesoscopic </w:t>
      </w:r>
      <w:r w:rsidR="000539EA">
        <w:t xml:space="preserve">morphology </w:t>
      </w:r>
      <w:r w:rsidR="00DC7A66">
        <w:t>of carbon</w:t>
      </w:r>
      <w:r w:rsidR="00280BE2">
        <w:t xml:space="preserve">. </w:t>
      </w:r>
      <w:r>
        <w:t>High magnification TEM images</w:t>
      </w:r>
      <w:r w:rsidR="000539EA">
        <w:t xml:space="preserve"> (</w:t>
      </w:r>
      <w:r w:rsidR="009A17C9">
        <w:t>Figure 2c</w:t>
      </w:r>
      <w:r w:rsidR="00207A72">
        <w:t>-2d</w:t>
      </w:r>
      <w:r w:rsidR="000539EA">
        <w:t>) of the wall of an individual BOD</w:t>
      </w:r>
      <w:r w:rsidR="00712221">
        <w:t>-carbon</w:t>
      </w:r>
      <w:r w:rsidR="00846AE7">
        <w:t xml:space="preserve"> filament</w:t>
      </w:r>
      <w:r w:rsidR="000539EA">
        <w:t xml:space="preserve"> </w:t>
      </w:r>
      <w:r w:rsidR="00BF3393">
        <w:t xml:space="preserve">show that </w:t>
      </w:r>
      <w:r w:rsidR="009C2D27">
        <w:t>the wall</w:t>
      </w:r>
      <w:r w:rsidR="00BF3393">
        <w:t xml:space="preserve"> </w:t>
      </w:r>
      <w:r w:rsidR="000539EA">
        <w:t xml:space="preserve">is composed of disordered layers of </w:t>
      </w:r>
      <w:r w:rsidR="00BB25CD">
        <w:t>nanographite</w:t>
      </w:r>
      <w:r>
        <w:t xml:space="preserve">, </w:t>
      </w:r>
      <w:r w:rsidR="000539EA">
        <w:t xml:space="preserve">similar to the structure of </w:t>
      </w:r>
      <w:r w:rsidR="00620706">
        <w:t>GUITAR</w:t>
      </w:r>
      <w:r w:rsidR="00620706">
        <w:fldChar w:fldCharType="begin"/>
      </w:r>
      <w:r w:rsidR="006C2F6B">
        <w:instrText xml:space="preserve"> ADDIN ZOTERO_ITEM CSL_CITATION {"citationID":"8sSfowSz","properties":{"formattedCitation":"\\super 27\\nosupersub{}","plainCitation":"27","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620706">
        <w:fldChar w:fldCharType="separate"/>
      </w:r>
      <w:r w:rsidR="006C2F6B" w:rsidRPr="006C2F6B">
        <w:rPr>
          <w:rFonts w:ascii="Calibri" w:hAnsi="Calibri" w:cs="Calibri"/>
          <w:szCs w:val="24"/>
          <w:vertAlign w:val="superscript"/>
        </w:rPr>
        <w:t>27</w:t>
      </w:r>
      <w:r w:rsidR="00620706">
        <w:fldChar w:fldCharType="end"/>
      </w:r>
      <w:r>
        <w:t xml:space="preserve">. </w:t>
      </w:r>
      <w:r w:rsidR="00620706">
        <w:t>The graphitic layering of</w:t>
      </w:r>
      <w:r w:rsidR="00BB25CD">
        <w:t xml:space="preserve"> the</w:t>
      </w:r>
      <w:r w:rsidR="00620706">
        <w:t xml:space="preserve"> </w:t>
      </w:r>
      <w:r w:rsidR="00712221">
        <w:t>filaments</w:t>
      </w:r>
      <w:r w:rsidR="00620706">
        <w:t xml:space="preserve"> is likely why they are hollow, as opposed to solid carbon microfibers. </w:t>
      </w:r>
      <w:r w:rsidR="007E364F">
        <w:t xml:space="preserve"> </w:t>
      </w:r>
      <w:r w:rsidR="00ED7F75">
        <w:t>The similarities between the microstructure of BOD</w:t>
      </w:r>
      <w:r w:rsidR="00712221">
        <w:t>-</w:t>
      </w:r>
      <w:r w:rsidR="00846AE7">
        <w:t>carbon</w:t>
      </w:r>
      <w:r w:rsidR="00ED7F75">
        <w:t xml:space="preserve"> and GUITAR suggest that</w:t>
      </w:r>
      <w:r>
        <w:t xml:space="preserve"> the inclusion of B </w:t>
      </w:r>
      <w:r w:rsidR="00ED7F75">
        <w:t>and subsequent formation of tubular carbon cannot be attributed simply to a higher degree of</w:t>
      </w:r>
      <w:r>
        <w:t xml:space="preserve"> disorder </w:t>
      </w:r>
      <w:r w:rsidR="000209BC">
        <w:t xml:space="preserve">of the </w:t>
      </w:r>
      <w:r>
        <w:t xml:space="preserve">layered structure of GUITAR, but </w:t>
      </w:r>
      <w:r w:rsidR="00ED7F75">
        <w:t>instead,</w:t>
      </w:r>
      <w:r>
        <w:t xml:space="preserve"> </w:t>
      </w:r>
      <w:r w:rsidR="00115F1B">
        <w:t xml:space="preserve">B inclusion </w:t>
      </w:r>
      <w:r w:rsidR="00ED7F75">
        <w:t>affects bonding within the graphite</w:t>
      </w:r>
      <w:r>
        <w:t xml:space="preserve"> layers </w:t>
      </w:r>
      <w:r w:rsidR="00ED7F75">
        <w:t>and bonding between graphite layers</w:t>
      </w:r>
      <w:r>
        <w:t>.</w:t>
      </w:r>
      <w:r w:rsidR="00ED7F75">
        <w:t xml:space="preserve"> </w:t>
      </w:r>
      <w:r w:rsidR="0092558E">
        <w:t>One can</w:t>
      </w:r>
      <w:r w:rsidR="00FD5BE2">
        <w:t xml:space="preserve"> see from </w:t>
      </w:r>
      <w:r w:rsidR="00416A5F">
        <w:t xml:space="preserve">a </w:t>
      </w:r>
      <w:r w:rsidR="00FD5BE2">
        <w:t>closer examination of</w:t>
      </w:r>
      <w:r w:rsidR="0092558E">
        <w:t xml:space="preserve"> TEM images in panels (a) and (b) of Fig. 2 that </w:t>
      </w:r>
      <w:r w:rsidR="00132DFF">
        <w:t xml:space="preserve">there are </w:t>
      </w:r>
      <w:r w:rsidR="0092558E">
        <w:t xml:space="preserve">three </w:t>
      </w:r>
      <w:r w:rsidR="00132DFF">
        <w:t xml:space="preserve">types of </w:t>
      </w:r>
      <w:r w:rsidR="00A05B7D">
        <w:t>terminations of the</w:t>
      </w:r>
      <w:r w:rsidR="0092558E">
        <w:t xml:space="preserve"> BOD</w:t>
      </w:r>
      <w:r w:rsidR="00712221">
        <w:t>-carbon</w:t>
      </w:r>
      <w:r w:rsidR="00A05B7D">
        <w:t xml:space="preserve"> filaments</w:t>
      </w:r>
      <w:r w:rsidR="0092558E">
        <w:t xml:space="preserve"> </w:t>
      </w:r>
      <w:r w:rsidR="00132DFF">
        <w:t>– flared outward, straight</w:t>
      </w:r>
      <w:r w:rsidR="00590894">
        <w:t>,</w:t>
      </w:r>
      <w:r>
        <w:t xml:space="preserve"> </w:t>
      </w:r>
      <w:r w:rsidR="00132DFF">
        <w:t xml:space="preserve">or closed. In nearly all cases, the inner diameter of the </w:t>
      </w:r>
      <w:r w:rsidR="00846AE7">
        <w:t xml:space="preserve">filament </w:t>
      </w:r>
      <w:r w:rsidR="00132DFF">
        <w:t xml:space="preserve">increases, while the outer diameter for the most part remains constant. This is most apparent in panel (b) in Fig. 2 of a closed-ended </w:t>
      </w:r>
      <w:r w:rsidR="00712221">
        <w:t>filament</w:t>
      </w:r>
      <w:r w:rsidR="00132DFF">
        <w:t xml:space="preserve">. We suggest that this is a result of </w:t>
      </w:r>
      <w:r w:rsidR="00132DFF">
        <w:lastRenderedPageBreak/>
        <w:t xml:space="preserve">strain associated with B inclusion in and at the edges of the graphite sheets </w:t>
      </w:r>
      <w:r w:rsidR="00846AE7">
        <w:t>within</w:t>
      </w:r>
      <w:r w:rsidR="00132DFF">
        <w:t xml:space="preserve"> </w:t>
      </w:r>
      <w:r w:rsidR="00846AE7">
        <w:t xml:space="preserve">the </w:t>
      </w:r>
      <w:r w:rsidR="00132DFF">
        <w:t>BOD</w:t>
      </w:r>
      <w:r w:rsidR="00060A47">
        <w:t>-</w:t>
      </w:r>
      <w:r w:rsidR="00846AE7">
        <w:t>carbon</w:t>
      </w:r>
      <w:r w:rsidR="00A05B7D">
        <w:t xml:space="preserve"> filament and critical to understanding their formation</w:t>
      </w:r>
      <w:r w:rsidR="00132DFF">
        <w:t>.</w:t>
      </w:r>
      <w:r w:rsidR="001E7622">
        <w:t xml:space="preserve"> </w:t>
      </w:r>
    </w:p>
    <w:p w14:paraId="65177481" w14:textId="77777777" w:rsidR="00237E30" w:rsidRDefault="00AF394A" w:rsidP="00D125DF">
      <w:pPr>
        <w:keepNext/>
        <w:jc w:val="center"/>
      </w:pPr>
      <w:bookmarkStart w:id="5" w:name="_Hlk47789859"/>
      <w:bookmarkEnd w:id="4"/>
      <w:r>
        <w:rPr>
          <w:noProof/>
        </w:rPr>
        <w:drawing>
          <wp:inline distT="0" distB="0" distL="0" distR="0" wp14:anchorId="3DAF7EE5" wp14:editId="17A61074">
            <wp:extent cx="5943600" cy="14116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a_b.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411605"/>
                    </a:xfrm>
                    <a:prstGeom prst="rect">
                      <a:avLst/>
                    </a:prstGeom>
                  </pic:spPr>
                </pic:pic>
              </a:graphicData>
            </a:graphic>
          </wp:inline>
        </w:drawing>
      </w:r>
    </w:p>
    <w:p w14:paraId="303865CB" w14:textId="71311BA4" w:rsidR="002F2424" w:rsidRDefault="00237E30" w:rsidP="006B01B3">
      <w:pPr>
        <w:pStyle w:val="Caption"/>
        <w:rPr>
          <w:noProof/>
        </w:rPr>
      </w:pPr>
      <w:r>
        <w:t xml:space="preserve">Figure </w:t>
      </w:r>
      <w:r w:rsidR="009848F7">
        <w:fldChar w:fldCharType="begin"/>
      </w:r>
      <w:r w:rsidR="009848F7">
        <w:instrText xml:space="preserve"> SEQ Figure \* ARABIC </w:instrText>
      </w:r>
      <w:r w:rsidR="009848F7">
        <w:fldChar w:fldCharType="separate"/>
      </w:r>
      <w:r w:rsidR="003F4EF9">
        <w:rPr>
          <w:noProof/>
        </w:rPr>
        <w:t>2</w:t>
      </w:r>
      <w:r w:rsidR="009848F7">
        <w:rPr>
          <w:noProof/>
        </w:rPr>
        <w:fldChar w:fldCharType="end"/>
      </w:r>
      <w:r w:rsidRPr="007D47E4">
        <w:rPr>
          <w:b/>
        </w:rPr>
        <w:t xml:space="preserve"> </w:t>
      </w:r>
      <w:r>
        <w:rPr>
          <w:b/>
        </w:rPr>
        <w:t>Evidence of a layered but disordered graphitic structure</w:t>
      </w:r>
      <w:r w:rsidR="006B01B3">
        <w:rPr>
          <w:b/>
        </w:rPr>
        <w:t>. a,b,</w:t>
      </w:r>
      <w:r w:rsidRPr="009069FD">
        <w:t xml:space="preserve"> Transmission Electron Microscopy (TEM) images of</w:t>
      </w:r>
      <w:r w:rsidRPr="007D47E4">
        <w:rPr>
          <w:b/>
        </w:rPr>
        <w:t xml:space="preserve"> </w:t>
      </w:r>
      <w:r>
        <w:t>a</w:t>
      </w:r>
      <w:r w:rsidR="006B01B3">
        <w:t xml:space="preserve"> bundle of tubular BOD</w:t>
      </w:r>
      <w:r w:rsidR="00060A47">
        <w:t>-</w:t>
      </w:r>
      <w:r w:rsidR="006B01B3">
        <w:t>carbon</w:t>
      </w:r>
      <w:r>
        <w:t xml:space="preserve"> and </w:t>
      </w:r>
      <w:r w:rsidR="006B01B3">
        <w:t>a</w:t>
      </w:r>
      <w:r>
        <w:t xml:space="preserve"> tip of a closed tubular BOD carbon. </w:t>
      </w:r>
      <w:r w:rsidR="006B01B3" w:rsidRPr="006B01B3">
        <w:rPr>
          <w:b/>
        </w:rPr>
        <w:t>c,d,</w:t>
      </w:r>
      <w:r w:rsidR="006B01B3">
        <w:t xml:space="preserve"> </w:t>
      </w:r>
      <w:r>
        <w:t>High magnification images of the side of a BOD</w:t>
      </w:r>
      <w:r w:rsidR="00060A47">
        <w:t>-carbon tubular</w:t>
      </w:r>
      <w:r>
        <w:t xml:space="preserve"> structure.</w:t>
      </w:r>
    </w:p>
    <w:bookmarkEnd w:id="1"/>
    <w:bookmarkEnd w:id="5"/>
    <w:p w14:paraId="53F716EA" w14:textId="77777777" w:rsidR="00AF394A" w:rsidRPr="00237E30" w:rsidRDefault="00AF394A" w:rsidP="009A4311">
      <w:pPr>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p>
    <w:p w14:paraId="340019B2" w14:textId="13D84E1E" w:rsidR="00FE34ED" w:rsidRDefault="00A30358" w:rsidP="0062083F">
      <w:pPr>
        <w:rPr>
          <w:b/>
        </w:rPr>
      </w:pPr>
      <w:r>
        <w:rPr>
          <w:b/>
        </w:rPr>
        <w:t>BOD</w:t>
      </w:r>
      <w:r w:rsidR="005F7D1B">
        <w:rPr>
          <w:b/>
        </w:rPr>
        <w:t>-</w:t>
      </w:r>
      <w:r>
        <w:rPr>
          <w:b/>
        </w:rPr>
        <w:t xml:space="preserve">CARBON </w:t>
      </w:r>
      <w:r w:rsidR="005F7D1B">
        <w:rPr>
          <w:b/>
        </w:rPr>
        <w:t xml:space="preserve">NUCLEATION AND </w:t>
      </w:r>
      <w:r>
        <w:rPr>
          <w:b/>
        </w:rPr>
        <w:t>FORMATION</w:t>
      </w:r>
    </w:p>
    <w:p w14:paraId="6E81899F" w14:textId="3399C35C" w:rsidR="00741302" w:rsidRDefault="00EC3EA4" w:rsidP="00A63E77">
      <w:bookmarkStart w:id="6" w:name="_Hlk47790021"/>
      <w:bookmarkStart w:id="7" w:name="_Hlk47790070"/>
      <w:r>
        <w:t>To understand how B doping alters/impacts the GUITAR process and</w:t>
      </w:r>
      <w:r w:rsidR="00817A96">
        <w:t>, ultimately,</w:t>
      </w:r>
      <w:r>
        <w:t xml:space="preserve"> leads to the formation of BOD-carbon tubular filaments, we must develop growth model</w:t>
      </w:r>
      <w:r w:rsidR="009623D1">
        <w:t>s</w:t>
      </w:r>
      <w:r>
        <w:t xml:space="preserve"> for both GUITAR and BOD-carbon</w:t>
      </w:r>
      <w:r w:rsidR="00F559B2">
        <w:t xml:space="preserve">. </w:t>
      </w:r>
      <w:r w:rsidR="00741302">
        <w:t>In the original GUITAR process</w:t>
      </w:r>
      <w:r w:rsidR="00EC0A26">
        <w:fldChar w:fldCharType="begin"/>
      </w:r>
      <w:r w:rsidR="006C2F6B">
        <w:instrText xml:space="preserve"> ADDIN ZOTERO_ITEM CSL_CITATION {"citationID":"CGkN0SYj","properties":{"formattedCitation":"\\super 20,21,23\\nosupersub{}","plainCitation":"20,21,23","noteIndex":0},"citationItems":[{"id":"70VuK4VJ/px2PxNwN","uris":["http://zotero.org/users/148982/items/ZDFEKD72"],"uri":["http://zotero.org/users/148982/items/ZDFEKD72"],"itemData":{"id":"yDTReFbG/sMHdgEhA","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70VuK4VJ/LFwuc1r1","uris":["http://zotero.org/users/148982/items/ZFH4BZ8F"],"uri":["http://zotero.org/users/148982/items/ZFH4BZ8F"],"itemData":{"id":"yDTReFbG/802L7l6q","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70VuK4VJ/CDwzcqpS","uris":["http://zotero.org/users/148982/items/9KS539JM"],"uri":["http://zotero.org/users/148982/items/9KS539JM"],"itemData":{"id":"yDTReFbG/IYqPuEBJ","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00EC0A26">
        <w:fldChar w:fldCharType="separate"/>
      </w:r>
      <w:r w:rsidR="00563A43" w:rsidRPr="00563A43">
        <w:rPr>
          <w:rFonts w:ascii="Calibri" w:hAnsi="Calibri" w:cs="Calibri"/>
          <w:szCs w:val="24"/>
          <w:vertAlign w:val="superscript"/>
        </w:rPr>
        <w:t>20,21,23</w:t>
      </w:r>
      <w:r w:rsidR="00EC0A26">
        <w:fldChar w:fldCharType="end"/>
      </w:r>
      <w:r w:rsidR="00741302">
        <w:t xml:space="preserve">, sulfur </w:t>
      </w:r>
      <w:r w:rsidR="00837858">
        <w:t xml:space="preserve">(S) </w:t>
      </w:r>
      <w:r w:rsidR="00741302">
        <w:t>facilitates carbon nucleation by dissociating CO, CO</w:t>
      </w:r>
      <w:r w:rsidR="00741302" w:rsidRPr="00BE58C2">
        <w:rPr>
          <w:vertAlign w:val="subscript"/>
        </w:rPr>
        <w:t>2</w:t>
      </w:r>
      <w:r w:rsidR="00822A17">
        <w:t xml:space="preserve">, </w:t>
      </w:r>
      <w:r w:rsidR="00741302">
        <w:t>and hydrocarbons and</w:t>
      </w:r>
      <w:r w:rsidR="00E03D0C">
        <w:t xml:space="preserve"> </w:t>
      </w:r>
      <w:r w:rsidR="00741302">
        <w:t xml:space="preserve">carrying away </w:t>
      </w:r>
      <w:r w:rsidR="00AA0C16">
        <w:t>O</w:t>
      </w:r>
      <w:r w:rsidR="00741302">
        <w:t xml:space="preserve"> and </w:t>
      </w:r>
      <w:r w:rsidR="00AA0C16">
        <w:t>H</w:t>
      </w:r>
      <w:r w:rsidR="00741302">
        <w:t xml:space="preserve"> in the form of SO</w:t>
      </w:r>
      <w:r w:rsidR="00741302" w:rsidRPr="00D125DF">
        <w:rPr>
          <w:vertAlign w:val="subscript"/>
        </w:rPr>
        <w:t>2</w:t>
      </w:r>
      <w:r w:rsidR="00741302">
        <w:t xml:space="preserve"> and H</w:t>
      </w:r>
      <w:r w:rsidR="00741302" w:rsidRPr="00D125DF">
        <w:rPr>
          <w:vertAlign w:val="subscript"/>
        </w:rPr>
        <w:t>2</w:t>
      </w:r>
      <w:r w:rsidR="00F446CB">
        <w:t>S</w:t>
      </w:r>
      <w:r w:rsidR="00741302">
        <w:t xml:space="preserve">, </w:t>
      </w:r>
      <w:r w:rsidR="00AA0C16">
        <w:t>respectively.</w:t>
      </w:r>
      <w:r w:rsidR="00EE36D1">
        <w:t xml:space="preserve"> In other words, S serves as a promotor for the rapid formation of GUITAR.</w:t>
      </w:r>
      <w:r w:rsidR="00F446CB">
        <w:t xml:space="preserve"> Typically, the initiation of GUITAR formation is the emergence of a yellow vapor from the exhaust end of the tube furnace. </w:t>
      </w:r>
      <w:r w:rsidR="009177F5">
        <w:t>Note that S is used in the vulcanization of rubber</w:t>
      </w:r>
      <w:r w:rsidR="00B4746A">
        <w:fldChar w:fldCharType="begin"/>
      </w:r>
      <w:r w:rsidR="00A550EF">
        <w:instrText xml:space="preserve"> ADDIN ZOTERO_ITEM CSL_CITATION {"citationID":"HlTGKTsY","properties":{"formattedCitation":"\\super 49,50\\nosupersub{}","plainCitation":"49,50","noteIndex":0},"citationItems":[{"id":1739,"uris":["http://zotero.org/groups/35356/items/JED3RIZL"],"uri":["http://zotero.org/groups/35356/items/JED3RIZL"],"itemData":{"id":1739,"type":"chapter","container-title":"Organic Chemistry of Sulfur","event-place":"Boston, MA","ISBN":"978-1-4684-2051-7","language":"en","note":"DOI: 10.1007/978-1-4684-2049-4_3","page":"71-118","publisher":"Springer US","publisher-place":"Boston, MA","source":"DOI.org (Crossref)","title":"Vulcanization of Rubber","URL":"http://link.springer.com/10.1007/978-1-4684-2049-4_3","editor":[{"family":"Oae","given":"S."}],"author":[{"family":"Porter","given":"M."}],"accessed":{"date-parts":[["2020",7,23]]},"issued":{"date-parts":[["1977"]]}}},{"id":1740,"uris":["http://zotero.org/groups/35356/items/I8NDYRYA"],"uri":["http://zotero.org/groups/35356/items/I8NDYRYA"],"itemData":{"id":1740,"type":"article-journal","container-title":"Polymer","DOI":"10.1016/0032-3861(77)90287-7","ISSN":"00323861","issue":"12","journalAbbreviation":"Polymer","language":"en","page":"1243-1249","source":"DOI.org (Crossref)","title":"Effect of vulcanization temperature and vulcanization systems on the structure and properties of natural rubber vulcanizates","volume":"18","author":[{"family":"Mukhopadhyay","given":"Rabindra"},{"family":"K. De","given":"Sadhan"},{"family":"Chakraborty","given":"S.N."}],"issued":{"date-parts":[["1977",12]]}}}],"schema":"https://github.com/citation-style-language/schema/raw/master/csl-citation.json"} </w:instrText>
      </w:r>
      <w:r w:rsidR="00B4746A">
        <w:fldChar w:fldCharType="separate"/>
      </w:r>
      <w:r w:rsidR="00A550EF" w:rsidRPr="00A550EF">
        <w:rPr>
          <w:rFonts w:ascii="Calibri" w:hAnsi="Calibri" w:cs="Calibri"/>
          <w:szCs w:val="24"/>
          <w:vertAlign w:val="superscript"/>
        </w:rPr>
        <w:t>49,50</w:t>
      </w:r>
      <w:r w:rsidR="00B4746A">
        <w:fldChar w:fldCharType="end"/>
      </w:r>
      <w:r w:rsidR="009177F5">
        <w:t>, where it promotes crosslinking. We believe that i</w:t>
      </w:r>
      <w:r w:rsidR="009030A9">
        <w:t>t</w:t>
      </w:r>
      <w:r w:rsidR="009177F5">
        <w:t xml:space="preserve"> serves the same purpose in the GUITAR process</w:t>
      </w:r>
      <w:r w:rsidR="00EA20E0">
        <w:fldChar w:fldCharType="begin"/>
      </w:r>
      <w:r w:rsidR="006C2F6B">
        <w:instrText xml:space="preserve"> ADDIN ZOTERO_ITEM CSL_CITATION {"citationID":"OLoaYpuW","properties":{"formattedCitation":"\\super 20,21,23\\nosupersub{}","plainCitation":"20,21,23","noteIndex":0},"citationItems":[{"id":"70VuK4VJ/px2PxNwN","uris":["http://zotero.org/users/148982/items/ZDFEKD72"],"uri":["http://zotero.org/users/148982/items/ZDFEKD72"],"itemData":{"id":"yDTReFbG/sMHdgEhA","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70VuK4VJ/LFwuc1r1","uris":["http://zotero.org/users/148982/items/ZFH4BZ8F"],"uri":["http://zotero.org/users/148982/items/ZFH4BZ8F"],"itemData":{"id":"yDTReFbG/802L7l6q","type":"article-journal","container-title":"RSC Advances","DOI":"10.1039/c2ra23103d","ISSN":"2046-2069","issue":"7","language":"en","page":"2379","source":"CrossRef","title":"Highest measured anodic stability in aqueous solutions: graphenic electrodes from the thermolyzed asphalt reaction","title-short":"Highest measured anodic stability in aqueous solutions","volume":"3","author":[{"family":"Cheng","given":"I. Francis"},{"family":"Xie","given":"Yuqun"},{"family":"Gyan","given":"Isaiah Owusu"},{"family":"Nicholas","given":"Nolan W."}],"issued":{"date-parts":[["2013"]]}}},{"id":"70VuK4VJ/CDwzcqpS","uris":["http://zotero.org/users/148982/items/9KS539JM"],"uri":["http://zotero.org/users/148982/items/9KS539JM"],"itemData":{"id":"yDTReFbG/IYqPuEBJ","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schema":"https://github.com/citation-style-language/schema/raw/master/csl-citation.json"} </w:instrText>
      </w:r>
      <w:r w:rsidR="00EA20E0">
        <w:fldChar w:fldCharType="separate"/>
      </w:r>
      <w:r w:rsidR="00563A43" w:rsidRPr="00563A43">
        <w:rPr>
          <w:rFonts w:ascii="Calibri" w:hAnsi="Calibri" w:cs="Calibri"/>
          <w:szCs w:val="24"/>
          <w:vertAlign w:val="superscript"/>
        </w:rPr>
        <w:t>20,21,23</w:t>
      </w:r>
      <w:r w:rsidR="00EA20E0">
        <w:fldChar w:fldCharType="end"/>
      </w:r>
      <w:r w:rsidR="00CA1A27">
        <w:t xml:space="preserve">. While GUITAR </w:t>
      </w:r>
      <w:r w:rsidR="00FE5285">
        <w:t>has a layered structure that exfoliates</w:t>
      </w:r>
      <w:r w:rsidR="00AB3382">
        <w:t xml:space="preserve">, </w:t>
      </w:r>
      <w:r w:rsidR="00E976A7">
        <w:t xml:space="preserve">unlike graphite, the thickness of the </w:t>
      </w:r>
      <w:r w:rsidR="00AB3382">
        <w:t>ex</w:t>
      </w:r>
      <w:r w:rsidR="00495B2B">
        <w:t>f</w:t>
      </w:r>
      <w:r w:rsidR="00C079CD">
        <w:t>oliated</w:t>
      </w:r>
      <w:r w:rsidR="00AB3382">
        <w:t xml:space="preserve"> </w:t>
      </w:r>
      <w:r w:rsidR="00E976A7">
        <w:t>layers is on the order of microns</w:t>
      </w:r>
      <w:r w:rsidR="00E976A7">
        <w:fldChar w:fldCharType="begin"/>
      </w:r>
      <w:r w:rsidR="006C2F6B">
        <w:instrText xml:space="preserve"> ADDIN ZOTERO_ITEM CSL_CITATION {"citationID":"s7riI7jM","properties":{"formattedCitation":"\\super 20\\nosupersub{}","plainCitation":"20","noteIndex":0},"citationItems":[{"id":"70VuK4VJ/px2PxNwN","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schema":"https://github.com/citation-style-language/schema/raw/master/csl-citation.json"} </w:instrText>
      </w:r>
      <w:r w:rsidR="00E976A7">
        <w:fldChar w:fldCharType="separate"/>
      </w:r>
      <w:r w:rsidR="00563A43" w:rsidRPr="00563A43">
        <w:rPr>
          <w:rFonts w:ascii="Calibri" w:hAnsi="Calibri" w:cs="Calibri"/>
          <w:szCs w:val="24"/>
          <w:vertAlign w:val="superscript"/>
        </w:rPr>
        <w:t>20</w:t>
      </w:r>
      <w:r w:rsidR="00E976A7">
        <w:fldChar w:fldCharType="end"/>
      </w:r>
      <w:r w:rsidR="00D46773">
        <w:t>.</w:t>
      </w:r>
      <w:r w:rsidR="00FE5285">
        <w:t xml:space="preserve"> </w:t>
      </w:r>
      <w:r w:rsidR="00B166ED">
        <w:t xml:space="preserve">Furthermore, the microstructure of GUITAR is </w:t>
      </w:r>
      <w:r w:rsidR="00EB665C">
        <w:t>an</w:t>
      </w:r>
      <w:r w:rsidR="00B166ED">
        <w:t xml:space="preserve"> agglomeration of carbon hemispheres ~50-100</w:t>
      </w:r>
      <w:r w:rsidR="009030A9">
        <w:t xml:space="preserve"> </w:t>
      </w:r>
      <w:r w:rsidR="00DB4B47">
        <w:t>nm in diameter</w:t>
      </w:r>
      <w:r w:rsidR="00B166ED">
        <w:fldChar w:fldCharType="begin"/>
      </w:r>
      <w:r w:rsidR="006C2F6B">
        <w:instrText xml:space="preserve"> ADDIN ZOTERO_ITEM CSL_CITATION {"citationID":"LbmOsFkS","properties":{"formattedCitation":"\\super 27\\nosupersub{}","plainCitation":"27","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B166ED">
        <w:fldChar w:fldCharType="separate"/>
      </w:r>
      <w:r w:rsidR="006C2F6B" w:rsidRPr="006C2F6B">
        <w:rPr>
          <w:rFonts w:ascii="Calibri" w:hAnsi="Calibri" w:cs="Calibri"/>
          <w:szCs w:val="24"/>
          <w:vertAlign w:val="superscript"/>
        </w:rPr>
        <w:t>27</w:t>
      </w:r>
      <w:r w:rsidR="00B166ED">
        <w:fldChar w:fldCharType="end"/>
      </w:r>
      <w:r w:rsidR="00DB4B47">
        <w:t>.</w:t>
      </w:r>
    </w:p>
    <w:p w14:paraId="20240C2C" w14:textId="10DCB833" w:rsidR="00A63E77" w:rsidRDefault="00F559B2" w:rsidP="00AD185E">
      <w:r>
        <w:t xml:space="preserve">We begin by examining the initial phases of </w:t>
      </w:r>
      <w:r w:rsidR="00416A5F">
        <w:t xml:space="preserve">the </w:t>
      </w:r>
      <w:r>
        <w:t>growth of BOD-carbon. Displayed in Figure 3</w:t>
      </w:r>
      <w:r w:rsidR="00E2649B">
        <w:t>a</w:t>
      </w:r>
      <w:r>
        <w:t xml:space="preserve"> </w:t>
      </w:r>
      <w:r w:rsidR="00074621">
        <w:t>is an</w:t>
      </w:r>
      <w:r>
        <w:t xml:space="preserve"> SEM </w:t>
      </w:r>
      <w:r w:rsidR="00074621">
        <w:t>of a typical BOD-carbon filament</w:t>
      </w:r>
      <w:r w:rsidR="00AC2BA6">
        <w:t xml:space="preserve"> that is analogous to a hair with the follicle attached. </w:t>
      </w:r>
      <w:r w:rsidR="00074621">
        <w:t xml:space="preserve">The initial growth can best be described as an ellipsoidal </w:t>
      </w:r>
      <w:r w:rsidR="000F301E">
        <w:t xml:space="preserve">structure </w:t>
      </w:r>
      <w:r w:rsidR="00AC2BA6">
        <w:t xml:space="preserve">(follicle) </w:t>
      </w:r>
      <w:r w:rsidR="00074621">
        <w:t>from which the tubular structure</w:t>
      </w:r>
      <w:r w:rsidR="00AC2BA6">
        <w:t xml:space="preserve"> (hair) emerges. </w:t>
      </w:r>
      <w:r w:rsidR="00E2649B">
        <w:t xml:space="preserve">The inner core of the follicle can be observed with SEM in the fortuitous case where the tube has separated just above the follicle. </w:t>
      </w:r>
      <w:r w:rsidR="00741302">
        <w:t>One</w:t>
      </w:r>
      <w:r w:rsidR="00817A96">
        <w:t xml:space="preserve"> such </w:t>
      </w:r>
      <w:r w:rsidR="00741302">
        <w:t>example</w:t>
      </w:r>
      <w:r w:rsidR="00817A96">
        <w:t xml:space="preserve"> is displayed in Fig. 3b. </w:t>
      </w:r>
      <w:r w:rsidR="00741302">
        <w:t xml:space="preserve">The follicle consists of an inner </w:t>
      </w:r>
      <w:r w:rsidR="00EB665C">
        <w:t xml:space="preserve">closed </w:t>
      </w:r>
      <w:r w:rsidR="00741302">
        <w:t xml:space="preserve">core (highlighted in blue) and an outer </w:t>
      </w:r>
      <w:r w:rsidR="00EB665C">
        <w:t>wall</w:t>
      </w:r>
      <w:r w:rsidR="00E2649B">
        <w:t xml:space="preserve"> that continues to grow to form</w:t>
      </w:r>
      <w:r w:rsidR="00741302">
        <w:t xml:space="preserve"> the walls of the BOD-carbon filament. </w:t>
      </w:r>
      <w:r w:rsidR="00A63F7C">
        <w:t>While not a topic of this report</w:t>
      </w:r>
      <w:r w:rsidR="00E2649B">
        <w:t xml:space="preserve">, the length </w:t>
      </w:r>
      <w:r w:rsidR="00A63F7C">
        <w:t xml:space="preserve">and wall thickness </w:t>
      </w:r>
      <w:r w:rsidR="00E2649B">
        <w:t xml:space="preserve">of the </w:t>
      </w:r>
      <w:r w:rsidR="00A63F7C">
        <w:t>BOD-carbon</w:t>
      </w:r>
      <w:r w:rsidR="00E2649B">
        <w:t xml:space="preserve"> </w:t>
      </w:r>
      <w:r w:rsidR="003C77C9">
        <w:t>filaments</w:t>
      </w:r>
      <w:r w:rsidR="00E2649B">
        <w:t xml:space="preserve"> </w:t>
      </w:r>
      <w:r w:rsidR="00A63F7C">
        <w:t>depends on the</w:t>
      </w:r>
      <w:r w:rsidR="00E2649B">
        <w:t xml:space="preserve"> growth time</w:t>
      </w:r>
      <w:r w:rsidR="00A63F7C">
        <w:t xml:space="preserve"> and the ratios of the boron precursor to the carbon precursor</w:t>
      </w:r>
      <w:r w:rsidR="00E2649B">
        <w:t xml:space="preserve"> </w:t>
      </w:r>
      <w:r w:rsidR="00A63F7C">
        <w:t>to sulfur in the bubbler</w:t>
      </w:r>
      <w:r w:rsidR="00E2649B">
        <w:t xml:space="preserve">.  </w:t>
      </w:r>
    </w:p>
    <w:bookmarkEnd w:id="6"/>
    <w:p w14:paraId="39D97631" w14:textId="077FFC3F" w:rsidR="00CB5134" w:rsidRDefault="00CB5134" w:rsidP="00D125DF">
      <w:pPr>
        <w:keepNext/>
        <w:jc w:val="center"/>
      </w:pPr>
      <w:r>
        <w:rPr>
          <w:noProof/>
        </w:rPr>
        <w:lastRenderedPageBreak/>
        <w:drawing>
          <wp:inline distT="0" distB="0" distL="0" distR="0" wp14:anchorId="76C4779D" wp14:editId="01F64137">
            <wp:extent cx="4435752" cy="18288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_d.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35752" cy="1828800"/>
                    </a:xfrm>
                    <a:prstGeom prst="rect">
                      <a:avLst/>
                    </a:prstGeom>
                  </pic:spPr>
                </pic:pic>
              </a:graphicData>
            </a:graphic>
          </wp:inline>
        </w:drawing>
      </w:r>
    </w:p>
    <w:p w14:paraId="464F1175" w14:textId="53DC5500" w:rsidR="006F7565" w:rsidRDefault="0078731A" w:rsidP="00A627AC">
      <w:pPr>
        <w:pStyle w:val="Caption"/>
      </w:pPr>
      <w:r>
        <w:t xml:space="preserve">Figure </w:t>
      </w:r>
      <w:r w:rsidR="009848F7">
        <w:fldChar w:fldCharType="begin"/>
      </w:r>
      <w:r w:rsidR="009848F7">
        <w:instrText xml:space="preserve"> SEQ Figure \* ARABIC </w:instrText>
      </w:r>
      <w:r w:rsidR="009848F7">
        <w:fldChar w:fldCharType="separate"/>
      </w:r>
      <w:r w:rsidR="003F4EF9">
        <w:rPr>
          <w:noProof/>
        </w:rPr>
        <w:t>3</w:t>
      </w:r>
      <w:r w:rsidR="009848F7">
        <w:rPr>
          <w:noProof/>
        </w:rPr>
        <w:fldChar w:fldCharType="end"/>
      </w:r>
      <w:r>
        <w:t>.</w:t>
      </w:r>
      <w:r w:rsidRPr="0078731A">
        <w:rPr>
          <w:b/>
        </w:rPr>
        <w:t xml:space="preserve"> </w:t>
      </w:r>
      <w:r>
        <w:rPr>
          <w:b/>
        </w:rPr>
        <w:t>Stages of the BOD carbon formation. a</w:t>
      </w:r>
      <w:r w:rsidRPr="0078731A">
        <w:rPr>
          <w:b/>
        </w:rPr>
        <w:t>,b,</w:t>
      </w:r>
      <w:r>
        <w:t xml:space="preserve"> </w:t>
      </w:r>
      <w:r w:rsidRPr="008B2824">
        <w:t xml:space="preserve">High magnification SEM images </w:t>
      </w:r>
      <w:r>
        <w:t xml:space="preserve">of a BOD carbon structure at the </w:t>
      </w:r>
      <w:r w:rsidR="00CB5134">
        <w:t xml:space="preserve">completely formed and </w:t>
      </w:r>
      <w:r w:rsidR="003A260A">
        <w:t>early stag</w:t>
      </w:r>
      <w:r w:rsidR="00CB5134">
        <w:t>e</w:t>
      </w:r>
      <w:r>
        <w:t>.</w:t>
      </w:r>
    </w:p>
    <w:p w14:paraId="3B229D08" w14:textId="0D0E46CC" w:rsidR="008B76B6" w:rsidRPr="00EE7AF4" w:rsidRDefault="00416A5F" w:rsidP="00EE7AF4">
      <w:pPr>
        <w:autoSpaceDE w:val="0"/>
        <w:autoSpaceDN w:val="0"/>
        <w:adjustRightInd w:val="0"/>
        <w:spacing w:after="0" w:line="240" w:lineRule="auto"/>
        <w:rPr>
          <w:rFonts w:ascii="MS Shell Dlg 2" w:hAnsi="MS Shell Dlg 2" w:cs="MS Shell Dlg 2"/>
          <w:sz w:val="17"/>
          <w:szCs w:val="17"/>
        </w:rPr>
      </w:pPr>
      <w:r>
        <w:t>T</w:t>
      </w:r>
      <w:r w:rsidR="00F916F3">
        <w:t xml:space="preserve">o </w:t>
      </w:r>
      <w:r>
        <w:t xml:space="preserve">better </w:t>
      </w:r>
      <w:r w:rsidR="00F916F3">
        <w:t xml:space="preserve">understand the formation of BOD-carbon, </w:t>
      </w:r>
      <w:r w:rsidR="00940DB3">
        <w:t>atomic force microscope (AFM) map</w:t>
      </w:r>
      <w:r w:rsidR="00F916F3">
        <w:t>ping</w:t>
      </w:r>
      <w:r w:rsidR="00940DB3">
        <w:t xml:space="preserve"> of the backside of </w:t>
      </w:r>
      <w:r w:rsidR="00F916F3">
        <w:t>delaminated films of</w:t>
      </w:r>
      <w:r w:rsidR="00940DB3">
        <w:t xml:space="preserve"> GUITAR</w:t>
      </w:r>
      <w:r w:rsidR="00F916F3">
        <w:t xml:space="preserve"> and BOD-carbon have been carried out and displayed in Figure 4. </w:t>
      </w:r>
      <w:r w:rsidR="00940DB3">
        <w:t xml:space="preserve"> </w:t>
      </w:r>
      <w:r w:rsidR="00F916F3">
        <w:t xml:space="preserve">In the case of GUITAR, the backside of the film is relatively smooth </w:t>
      </w:r>
      <w:r w:rsidR="000D58F6">
        <w:t>except for</w:t>
      </w:r>
      <w:r w:rsidR="00F916F3">
        <w:t xml:space="preserve"> </w:t>
      </w:r>
      <w:r w:rsidR="000D58F6">
        <w:t xml:space="preserve">some </w:t>
      </w:r>
      <w:r w:rsidR="00F916F3">
        <w:t>circular pits</w:t>
      </w:r>
      <w:r w:rsidR="003D34A6">
        <w:t xml:space="preserve"> (Fig. 4a)</w:t>
      </w:r>
      <w:r w:rsidR="00F916F3">
        <w:t xml:space="preserve">. The RMS roughness of the backside of GUITAR is </w:t>
      </w:r>
      <w:r w:rsidR="005B0320">
        <w:t>0.</w:t>
      </w:r>
      <w:r w:rsidR="00F916F3">
        <w:t>3</w:t>
      </w:r>
      <w:r w:rsidR="007440BB">
        <w:t xml:space="preserve"> </w:t>
      </w:r>
      <w:r w:rsidR="00F916F3">
        <w:t>nm in the pit free regions</w:t>
      </w:r>
      <w:r w:rsidR="0031639F">
        <w:t xml:space="preserve"> and the average diameter of the pits is 58</w:t>
      </w:r>
      <w:r w:rsidR="00EE7AF4">
        <w:t xml:space="preserve"> </w:t>
      </w:r>
      <w:r w:rsidR="00EE7AF4">
        <w:rPr>
          <w:rFonts w:ascii="Calibri" w:hAnsi="Calibri" w:cs="Calibri"/>
          <w:sz w:val="24"/>
          <w:szCs w:val="24"/>
        </w:rPr>
        <w:t>±</w:t>
      </w:r>
      <w:r w:rsidR="00EE7AF4">
        <w:rPr>
          <w:rFonts w:ascii="MS Shell Dlg 2" w:hAnsi="MS Shell Dlg 2" w:cs="MS Shell Dlg 2"/>
          <w:sz w:val="17"/>
          <w:szCs w:val="17"/>
        </w:rPr>
        <w:t xml:space="preserve"> </w:t>
      </w:r>
      <w:r w:rsidR="0031639F">
        <w:t>12 nm</w:t>
      </w:r>
      <w:r w:rsidR="00F916F3">
        <w:t xml:space="preserve">. </w:t>
      </w:r>
      <w:r w:rsidR="003D34A6">
        <w:t>In contrast, AFM mapping of the backside of the delaminated films of BOD-carbon (Fig. 4b) reveals an extremely rough surface consi</w:t>
      </w:r>
      <w:r w:rsidR="0031639F">
        <w:t>sting of clusters of hemispherical bumps</w:t>
      </w:r>
      <w:r w:rsidR="003D34A6">
        <w:t>, reminiscent of the top surface of GUITAR</w:t>
      </w:r>
      <w:r w:rsidR="00AC4CB2">
        <w:t>, with an RMS roughness of 8.5 nm</w:t>
      </w:r>
      <w:r w:rsidR="005B0320">
        <w:t xml:space="preserve"> or 28 times rougher</w:t>
      </w:r>
      <w:r w:rsidR="00D8080B">
        <w:t xml:space="preserve"> than </w:t>
      </w:r>
      <w:r w:rsidR="000D58F6">
        <w:t xml:space="preserve">the </w:t>
      </w:r>
      <w:r w:rsidR="00D8080B">
        <w:t>backside of GUITAR</w:t>
      </w:r>
      <w:r w:rsidR="00AC4CB2">
        <w:t xml:space="preserve">. </w:t>
      </w:r>
      <w:r w:rsidR="0031639F">
        <w:t xml:space="preserve">The average diameter of the bumps is </w:t>
      </w:r>
      <w:r w:rsidR="00914C7B">
        <w:t xml:space="preserve">105 </w:t>
      </w:r>
      <w:r w:rsidR="00EE7AF4">
        <w:rPr>
          <w:rFonts w:ascii="Calibri" w:hAnsi="Calibri" w:cs="Calibri"/>
          <w:sz w:val="24"/>
          <w:szCs w:val="24"/>
        </w:rPr>
        <w:t xml:space="preserve">± </w:t>
      </w:r>
      <w:r w:rsidR="00914C7B">
        <w:t xml:space="preserve">15 </w:t>
      </w:r>
      <w:r w:rsidR="0031639F">
        <w:t>nm.</w:t>
      </w:r>
    </w:p>
    <w:p w14:paraId="3ACE3E1B" w14:textId="77777777" w:rsidR="00A627AC" w:rsidRDefault="001718BB" w:rsidP="00A627AC">
      <w:pPr>
        <w:keepNext/>
        <w:jc w:val="both"/>
      </w:pPr>
      <w:r>
        <w:rPr>
          <w:noProof/>
        </w:rPr>
        <w:drawing>
          <wp:inline distT="0" distB="0" distL="0" distR="0" wp14:anchorId="1F652F8B" wp14:editId="62414BCE">
            <wp:extent cx="5070892" cy="21031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4_b.tif"/>
                    <pic:cNvPicPr/>
                  </pic:nvPicPr>
                  <pic:blipFill>
                    <a:blip r:embed="rId11">
                      <a:extLst>
                        <a:ext uri="{28A0092B-C50C-407E-A947-70E740481C1C}">
                          <a14:useLocalDpi xmlns:a14="http://schemas.microsoft.com/office/drawing/2010/main" val="0"/>
                        </a:ext>
                      </a:extLst>
                    </a:blip>
                    <a:stretch>
                      <a:fillRect/>
                    </a:stretch>
                  </pic:blipFill>
                  <pic:spPr>
                    <a:xfrm>
                      <a:off x="0" y="0"/>
                      <a:ext cx="5070892" cy="2103120"/>
                    </a:xfrm>
                    <a:prstGeom prst="rect">
                      <a:avLst/>
                    </a:prstGeom>
                  </pic:spPr>
                </pic:pic>
              </a:graphicData>
            </a:graphic>
          </wp:inline>
        </w:drawing>
      </w:r>
    </w:p>
    <w:p w14:paraId="633B02D0" w14:textId="3CB18ECD" w:rsidR="001718BB" w:rsidRDefault="00A627AC" w:rsidP="00A627AC">
      <w:pPr>
        <w:pStyle w:val="Caption"/>
        <w:jc w:val="both"/>
      </w:pPr>
      <w:r>
        <w:t xml:space="preserve">Figure </w:t>
      </w:r>
      <w:r w:rsidR="009848F7">
        <w:fldChar w:fldCharType="begin"/>
      </w:r>
      <w:r w:rsidR="009848F7">
        <w:instrText xml:space="preserve"> SEQ Figure \* ARABIC </w:instrText>
      </w:r>
      <w:r w:rsidR="009848F7">
        <w:fldChar w:fldCharType="separate"/>
      </w:r>
      <w:r w:rsidR="003F4EF9">
        <w:rPr>
          <w:noProof/>
        </w:rPr>
        <w:t>4</w:t>
      </w:r>
      <w:r w:rsidR="009848F7">
        <w:rPr>
          <w:noProof/>
        </w:rPr>
        <w:fldChar w:fldCharType="end"/>
      </w:r>
      <w:r>
        <w:t>.</w:t>
      </w:r>
      <w:r w:rsidRPr="00A627AC">
        <w:rPr>
          <w:b/>
        </w:rPr>
        <w:t xml:space="preserve"> </w:t>
      </w:r>
      <w:r>
        <w:rPr>
          <w:b/>
        </w:rPr>
        <w:t xml:space="preserve">Surface </w:t>
      </w:r>
      <w:r w:rsidR="005F2CB6">
        <w:rPr>
          <w:b/>
        </w:rPr>
        <w:t>morphology</w:t>
      </w:r>
      <w:r w:rsidR="00F54274">
        <w:rPr>
          <w:b/>
        </w:rPr>
        <w:t xml:space="preserve"> </w:t>
      </w:r>
      <w:r>
        <w:rPr>
          <w:b/>
        </w:rPr>
        <w:t>of GUITAR and BO</w:t>
      </w:r>
      <w:r w:rsidR="005A23CA">
        <w:rPr>
          <w:b/>
        </w:rPr>
        <w:t>D-</w:t>
      </w:r>
      <w:r>
        <w:rPr>
          <w:b/>
        </w:rPr>
        <w:t xml:space="preserve">carbon. </w:t>
      </w:r>
      <w:r w:rsidRPr="00A627AC">
        <w:rPr>
          <w:b/>
        </w:rPr>
        <w:t>a,b,</w:t>
      </w:r>
      <w:r>
        <w:t xml:space="preserve"> </w:t>
      </w:r>
      <w:r w:rsidRPr="00633F37">
        <w:t>Atomic Force Microscope (AFM) images</w:t>
      </w:r>
      <w:r>
        <w:t xml:space="preserve"> for GUITAR and BOD carbon. T</w:t>
      </w:r>
      <w:r w:rsidR="0039622B">
        <w:t>he t</w:t>
      </w:r>
      <w:r>
        <w:t xml:space="preserve">op corners on each </w:t>
      </w:r>
      <w:r w:rsidR="005A23CA">
        <w:t>image</w:t>
      </w:r>
      <w:r>
        <w:t xml:space="preserve"> show the line analysis for each image.</w:t>
      </w:r>
    </w:p>
    <w:bookmarkEnd w:id="7"/>
    <w:p w14:paraId="011F01FE" w14:textId="412420C5" w:rsidR="00F91A35" w:rsidRPr="00D650B7" w:rsidRDefault="00F91A35" w:rsidP="00F91A35">
      <w:pPr>
        <w:rPr>
          <w:b/>
        </w:rPr>
      </w:pPr>
      <w:r>
        <w:rPr>
          <w:b/>
        </w:rPr>
        <w:t xml:space="preserve">DISCUSSION </w:t>
      </w:r>
    </w:p>
    <w:p w14:paraId="26892E59" w14:textId="02D3F46E" w:rsidR="00510D3F" w:rsidRDefault="0031639F" w:rsidP="001825CB">
      <w:bookmarkStart w:id="8" w:name="_Hlk47790650"/>
      <w:r>
        <w:t>I</w:t>
      </w:r>
      <w:r w:rsidR="007440BB">
        <w:t>t</w:t>
      </w:r>
      <w:r>
        <w:t xml:space="preserve"> is the opinion of the authors that </w:t>
      </w:r>
      <w:r w:rsidR="00B67480">
        <w:t xml:space="preserve">the </w:t>
      </w:r>
      <w:r>
        <w:t xml:space="preserve">dramatic change in the morphology of GUITAR with B-doping is not concomitant with a dramatic change in the growth mechanism of </w:t>
      </w:r>
      <w:r w:rsidR="00621911">
        <w:t>GUITAR but</w:t>
      </w:r>
      <w:r w:rsidR="00CE60B3">
        <w:t>, instead,</w:t>
      </w:r>
      <w:r>
        <w:t xml:space="preserve"> is a consequence of B-induced strain of the hexagonal sp</w:t>
      </w:r>
      <w:r w:rsidRPr="00D125DF">
        <w:rPr>
          <w:vertAlign w:val="superscript"/>
        </w:rPr>
        <w:t>2</w:t>
      </w:r>
      <w:r>
        <w:t xml:space="preserve"> bonded carbon lattice and disorder associated with increased </w:t>
      </w:r>
      <w:r w:rsidR="00523C84">
        <w:t>sp</w:t>
      </w:r>
      <w:r w:rsidR="00523C84" w:rsidRPr="00D125DF">
        <w:rPr>
          <w:vertAlign w:val="superscript"/>
        </w:rPr>
        <w:t>3</w:t>
      </w:r>
      <w:r w:rsidR="00523C84">
        <w:t xml:space="preserve"> bonded carbon</w:t>
      </w:r>
      <w:r>
        <w:t>.</w:t>
      </w:r>
      <w:r w:rsidR="00075899">
        <w:t xml:space="preserve"> Consequently, a modification of a model of the formation of GUITAR is the starting point for developing a model for BOD-carbon.</w:t>
      </w:r>
      <w:r w:rsidR="00F459C6">
        <w:t xml:space="preserve"> </w:t>
      </w:r>
      <w:r w:rsidR="00510D3F">
        <w:t xml:space="preserve">We will present a model of GUITAR formation and then expand this model to include the effects of B-doping and the resulting BOD-carbon morphology. </w:t>
      </w:r>
    </w:p>
    <w:p w14:paraId="7A8DD2FF" w14:textId="19E37575" w:rsidR="00103CCE" w:rsidRDefault="00F459C6" w:rsidP="001825CB">
      <w:r>
        <w:lastRenderedPageBreak/>
        <w:t>The morphology of the top surface of GUITAR is best described as an agglomeration of carbon micro-</w:t>
      </w:r>
      <w:r w:rsidR="00CE60B3">
        <w:t>hemispheres</w:t>
      </w:r>
      <w:r w:rsidR="00CE60B3" w:rsidRPr="00FA151B">
        <w:t xml:space="preserve"> </w:t>
      </w:r>
      <w:r>
        <w:t>with diameters ranging from tens to hundreds of nanometers</w:t>
      </w:r>
      <w:r>
        <w:fldChar w:fldCharType="begin"/>
      </w:r>
      <w:r w:rsidR="006C2F6B">
        <w:instrText xml:space="preserve"> ADDIN ZOTERO_ITEM CSL_CITATION {"citationID":"L0mGg2dh","properties":{"formattedCitation":"\\super 27\\nosupersub{}","plainCitation":"27","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fldChar w:fldCharType="separate"/>
      </w:r>
      <w:r w:rsidR="006C2F6B" w:rsidRPr="006C2F6B">
        <w:rPr>
          <w:rFonts w:ascii="Calibri" w:hAnsi="Calibri" w:cs="Calibri"/>
          <w:szCs w:val="24"/>
          <w:vertAlign w:val="superscript"/>
        </w:rPr>
        <w:t>27</w:t>
      </w:r>
      <w:r>
        <w:fldChar w:fldCharType="end"/>
      </w:r>
      <w:r w:rsidR="00E800EA">
        <w:t>.</w:t>
      </w:r>
      <w:r w:rsidR="00F54274">
        <w:t xml:space="preserve"> The </w:t>
      </w:r>
      <w:r w:rsidR="00A44DB5">
        <w:t>graphite</w:t>
      </w:r>
      <w:r w:rsidR="00F54274">
        <w:t xml:space="preserve"> hemispheres or carbon onion structures</w:t>
      </w:r>
      <w:r w:rsidR="00F54274">
        <w:fldChar w:fldCharType="begin"/>
      </w:r>
      <w:r w:rsidR="00A550EF">
        <w:instrText xml:space="preserve"> ADDIN ZOTERO_ITEM CSL_CITATION {"citationID":"44pAFeMF","properties":{"formattedCitation":"\\super 48,51\\nosupersub{}","plainCitation":"48,51","noteIndex":0},"citationItems":[{"id":1257,"uris":["http://zotero.org/groups/35356/items/7GL9MELB"],"uri":["http://zotero.org/groups/35356/items/7GL9MELB"],"itemData":{"id":1257,"type":"article-journal","container-title":"Carbon","DOI":"10.1016/S0008-6223(96)00142-X","ISSN":"00086223","issue":"2","journalAbbreviation":"Carbon","language":"en","page":"195-201","source":"DOI.org (Crossref)","title":"Nitrogen-containing carbon nanotube growth from Ni phthalocyanine by chemical vapor deposition","volume":"35","author":[{"family":"Yudasaka","given":"M."},{"family":"Kikuchi","given":"R."},{"family":"Ohki","given":"Y."},{"family":"Yoshimura","given":"S."}],"issued":{"date-parts":[["1997"]]}}},{"id":1258,"uris":["http://zotero.org/groups/35356/items/VG8B6863"],"uri":["http://zotero.org/groups/35356/items/VG8B6863"],"itemData":{"id":1258,"type":"article-journal","container-title":"Applied Physics Letters","DOI":"10.1063/1.114613","ISSN":"0003-6951, 1077-3118","issue":"17","journalAbbreviation":"Appl. Phys. Lett.","language":"en","page":"2477-2479","source":"DOI.org (Crossref)","title":"Specific conditions for Ni catalyzed carbon nanotube growth by chemical vapor deposition","volume":"67","author":[{"family":"Yudasaka","given":"Masako"},{"family":"Kikuchi","given":"Rie"},{"family":"Matsui","given":"Takeo"},{"family":"Ohki","given":"Yoshimasa"},{"family":"Yoshimura","given":"Susumu"},{"family":"Ota","given":"Etsuro"}],"issued":{"date-parts":[["1995",10,23]]}}}],"schema":"https://github.com/citation-style-language/schema/raw/master/csl-citation.json"} </w:instrText>
      </w:r>
      <w:r w:rsidR="00F54274">
        <w:fldChar w:fldCharType="separate"/>
      </w:r>
      <w:r w:rsidR="00A550EF" w:rsidRPr="00A550EF">
        <w:rPr>
          <w:rFonts w:ascii="Calibri" w:hAnsi="Calibri" w:cs="Calibri"/>
          <w:szCs w:val="24"/>
          <w:vertAlign w:val="superscript"/>
        </w:rPr>
        <w:t>48,51</w:t>
      </w:r>
      <w:r w:rsidR="00F54274">
        <w:fldChar w:fldCharType="end"/>
      </w:r>
      <w:r w:rsidR="00F54274">
        <w:t xml:space="preserve">, as some have described them, form one atop another, where AFM images of the top surface are reminiscent of the AFM of the </w:t>
      </w:r>
      <w:r w:rsidR="00CE60B3">
        <w:t xml:space="preserve">backside of </w:t>
      </w:r>
      <w:r w:rsidR="006405BB">
        <w:t>released</w:t>
      </w:r>
      <w:r w:rsidR="00CE60B3">
        <w:t xml:space="preserve"> </w:t>
      </w:r>
      <w:r w:rsidR="00F54274">
        <w:t>BOD-carbon in Fig. 4b. We postulate that the pits</w:t>
      </w:r>
      <w:r w:rsidR="00522E54">
        <w:t xml:space="preserve"> or voids</w:t>
      </w:r>
      <w:r w:rsidR="00F54274">
        <w:t xml:space="preserve"> in the AFM image of the </w:t>
      </w:r>
      <w:r w:rsidR="00CE60B3">
        <w:t>backside</w:t>
      </w:r>
      <w:r w:rsidR="00F54274">
        <w:t xml:space="preserve"> of released GUITAR in Fig. 4a</w:t>
      </w:r>
      <w:r w:rsidR="00522E54">
        <w:t xml:space="preserve"> are the unfilled centers of the </w:t>
      </w:r>
      <w:r w:rsidR="00324A48">
        <w:t>graphite</w:t>
      </w:r>
      <w:r w:rsidR="00522E54">
        <w:t xml:space="preserve"> hemispheres forming GUITAR, where not all of the hemispheres possess these voids. </w:t>
      </w:r>
      <w:r w:rsidR="00324A48">
        <w:t xml:space="preserve">Our model of the formation of the </w:t>
      </w:r>
      <w:r w:rsidR="00A44DB5">
        <w:t>graphite</w:t>
      </w:r>
      <w:r w:rsidR="00324A48">
        <w:t xml:space="preserve"> hemispheres of GUITAR is schematically presented in Figure 5. Avogadro software</w:t>
      </w:r>
      <w:r w:rsidR="00324A48">
        <w:fldChar w:fldCharType="begin"/>
      </w:r>
      <w:r w:rsidR="00A550EF">
        <w:instrText xml:space="preserve"> ADDIN ZOTERO_ITEM CSL_CITATION {"citationID":"1KWMA0Nq","properties":{"formattedCitation":"\\super 52\\nosupersub{}","plainCitation":"52","noteIndex":0},"citationItems":[{"id":1543,"uris":["http://zotero.org/groups/35356/items/QJYXT2N7"],"uri":["http://zotero.org/groups/35356/items/QJYXT2N7"],"itemData":{"id":1543,"type":"webpage","abstract":"Avogadro - the advanced molecular editor and visualizer","container-title":"Avogadro","language":"en","note":"source: avogadro.cc","title":"Avogadro - Free cross-platform molecular editor","URL":"https://avogadro.cc/","accessed":{"date-parts":[["2020",5,15]]}}}],"schema":"https://github.com/citation-style-language/schema/raw/master/csl-citation.json"} </w:instrText>
      </w:r>
      <w:r w:rsidR="00324A48">
        <w:fldChar w:fldCharType="separate"/>
      </w:r>
      <w:r w:rsidR="00A550EF" w:rsidRPr="00A550EF">
        <w:rPr>
          <w:rFonts w:ascii="Calibri" w:hAnsi="Calibri" w:cs="Calibri"/>
          <w:szCs w:val="24"/>
          <w:vertAlign w:val="superscript"/>
        </w:rPr>
        <w:t>52</w:t>
      </w:r>
      <w:r w:rsidR="00324A48">
        <w:fldChar w:fldCharType="end"/>
      </w:r>
      <w:r w:rsidR="00324A48">
        <w:t xml:space="preserve"> was used to construct </w:t>
      </w:r>
      <w:r w:rsidR="00A44DB5">
        <w:t>and</w:t>
      </w:r>
      <w:r w:rsidR="00324A48">
        <w:t xml:space="preserve"> calculate the ground state energ</w:t>
      </w:r>
      <w:r w:rsidR="00A44DB5">
        <w:t>ies</w:t>
      </w:r>
      <w:r w:rsidR="00324A48">
        <w:t xml:space="preserve"> of a </w:t>
      </w:r>
      <w:r w:rsidR="00E44979">
        <w:t xml:space="preserve">large </w:t>
      </w:r>
      <w:r w:rsidR="00CB5499">
        <w:t xml:space="preserve">and small </w:t>
      </w:r>
      <w:r w:rsidR="00324A48">
        <w:t>f</w:t>
      </w:r>
      <w:r w:rsidR="00E44979">
        <w:t>ree</w:t>
      </w:r>
      <w:r w:rsidR="00CB5499">
        <w:t>standing</w:t>
      </w:r>
      <w:r w:rsidR="00E44979">
        <w:t xml:space="preserve"> flat graphene sheet</w:t>
      </w:r>
      <w:r w:rsidR="00CB5499">
        <w:t>s</w:t>
      </w:r>
      <w:r w:rsidR="00E44979">
        <w:t>, and</w:t>
      </w:r>
      <w:r w:rsidR="00E7491E">
        <w:t xml:space="preserve"> </w:t>
      </w:r>
      <w:r w:rsidR="00CB5499">
        <w:t xml:space="preserve">lastly, </w:t>
      </w:r>
      <w:r w:rsidR="00E44979">
        <w:t xml:space="preserve">a </w:t>
      </w:r>
      <w:r w:rsidR="00A44DB5">
        <w:t>graphite hemisphere</w:t>
      </w:r>
      <w:r w:rsidR="00CB5499">
        <w:t>,</w:t>
      </w:r>
      <w:r w:rsidR="00E7491E">
        <w:t xml:space="preserve"> as expected from the formation of the hemispheres in GUITAR</w:t>
      </w:r>
      <w:r w:rsidR="00E7491E">
        <w:fldChar w:fldCharType="begin"/>
      </w:r>
      <w:r w:rsidR="006C2F6B">
        <w:instrText xml:space="preserve"> ADDIN ZOTERO_ITEM CSL_CITATION {"citationID":"xp2jqi54","properties":{"formattedCitation":"\\super 27\\nosupersub{}","plainCitation":"27","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E7491E">
        <w:fldChar w:fldCharType="separate"/>
      </w:r>
      <w:r w:rsidR="006C2F6B" w:rsidRPr="006C2F6B">
        <w:rPr>
          <w:rFonts w:ascii="Calibri" w:hAnsi="Calibri" w:cs="Calibri"/>
          <w:szCs w:val="24"/>
          <w:vertAlign w:val="superscript"/>
        </w:rPr>
        <w:t>27</w:t>
      </w:r>
      <w:r w:rsidR="00E7491E">
        <w:fldChar w:fldCharType="end"/>
      </w:r>
      <w:r w:rsidR="00A44DB5">
        <w:t xml:space="preserve">. </w:t>
      </w:r>
      <w:r w:rsidR="00E44979">
        <w:t xml:space="preserve">Interactions between the graphene sheets and the substrate </w:t>
      </w:r>
      <w:r w:rsidR="0025026C">
        <w:t xml:space="preserve">or between sheets </w:t>
      </w:r>
      <w:r w:rsidR="00E44979">
        <w:t>h</w:t>
      </w:r>
      <w:r w:rsidR="00341AF5">
        <w:t>ave not been included in this</w:t>
      </w:r>
      <w:r w:rsidR="00E44979">
        <w:t xml:space="preserve"> </w:t>
      </w:r>
      <w:r w:rsidR="00594D00">
        <w:t>calculation but</w:t>
      </w:r>
      <w:r w:rsidR="00457506">
        <w:t xml:space="preserve"> having simulations on the </w:t>
      </w:r>
      <w:r w:rsidR="00E2570B">
        <w:t xml:space="preserve">graphene planes can give us a basic idea of what </w:t>
      </w:r>
      <w:r w:rsidR="006405BB">
        <w:t>to</w:t>
      </w:r>
      <w:r w:rsidR="00E2570B">
        <w:t xml:space="preserve"> expect after doping</w:t>
      </w:r>
      <w:r w:rsidR="00E44979">
        <w:t xml:space="preserve">.  </w:t>
      </w:r>
    </w:p>
    <w:p w14:paraId="4196B437" w14:textId="703194AB" w:rsidR="007440BB" w:rsidRDefault="00E44979" w:rsidP="001825CB">
      <w:r>
        <w:t>As expected, the smaller flat sheet of graphene is the lowest energy state and energetically favored over the curved sheet. We postulate that the interface interaction significantly lowers the ground state energy of the curved graphene sheet, such that</w:t>
      </w:r>
      <w:r w:rsidR="00EE7AF4">
        <w:t xml:space="preserve"> it</w:t>
      </w:r>
      <w:r>
        <w:t xml:space="preserve"> is the favorable microstructure of GUITAR</w:t>
      </w:r>
      <w:r w:rsidR="00E24B9D">
        <w:t>. While not a topic of this work, sulfur may affect the interface dynamics</w:t>
      </w:r>
      <w:r w:rsidR="00A77E55">
        <w:t>/energy</w:t>
      </w:r>
      <w:r w:rsidR="00E24B9D">
        <w:t xml:space="preserve"> and further </w:t>
      </w:r>
      <w:r w:rsidR="00A77E55">
        <w:t>enhance</w:t>
      </w:r>
      <w:r w:rsidR="00E24B9D">
        <w:t xml:space="preserve"> the curvature of the graphene sheets </w:t>
      </w:r>
      <w:r w:rsidR="00DE133B">
        <w:t>by accelerating the growth of GUITAR, which results in defects that distort the lattice and lead</w:t>
      </w:r>
      <w:r w:rsidR="00BB0642">
        <w:t>s</w:t>
      </w:r>
      <w:r w:rsidR="00DE133B">
        <w:t xml:space="preserve"> to strain.</w:t>
      </w:r>
      <w:r w:rsidR="00932E3E">
        <w:t xml:space="preserve"> </w:t>
      </w:r>
    </w:p>
    <w:bookmarkEnd w:id="8"/>
    <w:p w14:paraId="0655E754" w14:textId="6236B3D6" w:rsidR="003F4EF9" w:rsidRDefault="004B089B" w:rsidP="00177CE7">
      <w:r>
        <w:rPr>
          <w:noProof/>
        </w:rPr>
        <mc:AlternateContent>
          <mc:Choice Requires="wpg">
            <w:drawing>
              <wp:inline distT="0" distB="0" distL="0" distR="0" wp14:anchorId="2DD380A1" wp14:editId="25FA6BCB">
                <wp:extent cx="5022850" cy="3693795"/>
                <wp:effectExtent l="0" t="0" r="6350" b="1905"/>
                <wp:docPr id="7" name="Group 7"/>
                <wp:cNvGraphicFramePr/>
                <a:graphic xmlns:a="http://schemas.openxmlformats.org/drawingml/2006/main">
                  <a:graphicData uri="http://schemas.microsoft.com/office/word/2010/wordprocessingGroup">
                    <wpg:wgp>
                      <wpg:cNvGrpSpPr/>
                      <wpg:grpSpPr>
                        <a:xfrm>
                          <a:off x="0" y="0"/>
                          <a:ext cx="5022850" cy="3693795"/>
                          <a:chOff x="0" y="0"/>
                          <a:chExt cx="5022850" cy="3693795"/>
                        </a:xfrm>
                      </wpg:grpSpPr>
                      <pic:pic xmlns:pic="http://schemas.openxmlformats.org/drawingml/2006/picture">
                        <pic:nvPicPr>
                          <pic:cNvPr id="6" name="Picture 6"/>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614985" y="0"/>
                            <a:ext cx="3784287" cy="2926080"/>
                          </a:xfrm>
                          <a:prstGeom prst="rect">
                            <a:avLst/>
                          </a:prstGeom>
                        </pic:spPr>
                      </pic:pic>
                      <wps:wsp>
                        <wps:cNvPr id="217" name="Text Box 2"/>
                        <wps:cNvSpPr txBox="1">
                          <a:spLocks noChangeArrowheads="1"/>
                        </wps:cNvSpPr>
                        <wps:spPr bwMode="auto">
                          <a:xfrm>
                            <a:off x="0" y="2908300"/>
                            <a:ext cx="5022850" cy="785495"/>
                          </a:xfrm>
                          <a:prstGeom prst="rect">
                            <a:avLst/>
                          </a:prstGeom>
                          <a:solidFill>
                            <a:srgbClr val="FFFFFF"/>
                          </a:solidFill>
                          <a:ln w="9525">
                            <a:noFill/>
                            <a:miter lim="800000"/>
                            <a:headEnd/>
                            <a:tailEnd/>
                          </a:ln>
                        </wps:spPr>
                        <wps:txbx>
                          <w:txbxContent>
                            <w:p w14:paraId="31A69536" w14:textId="77777777" w:rsidR="00E921F1" w:rsidRDefault="00E921F1" w:rsidP="004B089B">
                              <w:pPr>
                                <w:pStyle w:val="Caption"/>
                              </w:pPr>
                              <w:r>
                                <w:t xml:space="preserve">Figure </w:t>
                              </w:r>
                              <w:r w:rsidR="009848F7">
                                <w:fldChar w:fldCharType="begin"/>
                              </w:r>
                              <w:r w:rsidR="009848F7">
                                <w:instrText xml:space="preserve"> SEQ Figure \* ARABIC </w:instrText>
                              </w:r>
                              <w:r w:rsidR="009848F7">
                                <w:fldChar w:fldCharType="separate"/>
                              </w:r>
                              <w:r>
                                <w:rPr>
                                  <w:noProof/>
                                </w:rPr>
                                <w:t>5</w:t>
                              </w:r>
                              <w:r w:rsidR="009848F7">
                                <w:rPr>
                                  <w:noProof/>
                                </w:rPr>
                                <w:fldChar w:fldCharType="end"/>
                              </w:r>
                              <w:r>
                                <w:t xml:space="preserve">. </w:t>
                              </w:r>
                              <w:r>
                                <w:rPr>
                                  <w:b/>
                                </w:rPr>
                                <w:t xml:space="preserve">Modeling the B incorporation into the carbon lattice. </w:t>
                              </w:r>
                              <w:r w:rsidRPr="00F97220">
                                <w:t>T</w:t>
                              </w:r>
                              <w:r>
                                <w:t xml:space="preserve">hree different models for a carbon lattice (on the left) and how these are affected by B inclusion (structures on the right). Total energies are included on top of each model. Bottom of the image shows a schematic representation of the onion-like structure for GUITAR (bottom left) and the tubular formation for BOD carbon (Bottom right). </w:t>
                              </w:r>
                            </w:p>
                          </w:txbxContent>
                        </wps:txbx>
                        <wps:bodyPr rot="0" vert="horz" wrap="square" lIns="91440" tIns="45720" rIns="91440" bIns="45720" anchor="t" anchorCtr="0">
                          <a:spAutoFit/>
                        </wps:bodyPr>
                      </wps:wsp>
                    </wpg:wgp>
                  </a:graphicData>
                </a:graphic>
              </wp:inline>
            </w:drawing>
          </mc:Choice>
          <mc:Fallback>
            <w:pict>
              <v:group w14:anchorId="2DD380A1" id="Group 7" o:spid="_x0000_s1026" style="width:395.5pt;height:290.85pt;mso-position-horizontal-relative:char;mso-position-vertical-relative:line" coordsize="50228,3693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6149;width:37843;height:29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">
                  <v:imagedata r:id="rId13" o:title=""/>
                  <v:path arrowok="t"/>
                </v:shape>
                <v:shapetype id="_x0000_t202" coordsize="21600,21600" o:spt="202" path="m,l,21600r21600,l21600,xe">
                  <v:stroke joinstyle="miter"/>
                  <v:path gradientshapeok="t" o:connecttype="rect"/>
                </v:shapetype>
                <v:shape id="Text Box 2" o:spid="_x0000_s1028" type="#_x0000_t202" style="position:absolute;top:29083;width:50228;height:7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31A69536" w14:textId="77777777" w:rsidR="00E921F1" w:rsidRDefault="00E921F1" w:rsidP="004B089B">
                        <w:pPr>
                          <w:pStyle w:val="Caption"/>
                        </w:pPr>
                        <w:r>
                          <w:t xml:space="preserve">Figure </w:t>
                        </w:r>
                        <w:r w:rsidR="001F0CFB">
                          <w:fldChar w:fldCharType="begin"/>
                        </w:r>
                        <w:r w:rsidR="001F0CFB">
                          <w:instrText xml:space="preserve"> SEQ Figure \* ARABIC </w:instrText>
                        </w:r>
                        <w:r w:rsidR="001F0CFB">
                          <w:fldChar w:fldCharType="separate"/>
                        </w:r>
                        <w:r>
                          <w:rPr>
                            <w:noProof/>
                          </w:rPr>
                          <w:t>5</w:t>
                        </w:r>
                        <w:r w:rsidR="001F0CFB">
                          <w:rPr>
                            <w:noProof/>
                          </w:rPr>
                          <w:fldChar w:fldCharType="end"/>
                        </w:r>
                        <w:r>
                          <w:t xml:space="preserve">. </w:t>
                        </w:r>
                        <w:r>
                          <w:rPr>
                            <w:b/>
                          </w:rPr>
                          <w:t xml:space="preserve">Modeling the B incorporation into the carbon lattice. </w:t>
                        </w:r>
                        <w:r w:rsidRPr="00F97220">
                          <w:t>T</w:t>
                        </w:r>
                        <w:r>
                          <w:t xml:space="preserve">hree different models for a carbon lattice (on the left) and how these are affected by B inclusion (structures on the right). Total energies are included on top of each model. Bottom of the image shows a schematic representation of the onion-like structure for GUITAR (bottom left) and the tubular formation for BOD carbon (Bottom right). </w:t>
                        </w:r>
                      </w:p>
                    </w:txbxContent>
                  </v:textbox>
                </v:shape>
                <w10:anchorlock/>
              </v:group>
            </w:pict>
          </mc:Fallback>
        </mc:AlternateContent>
      </w:r>
    </w:p>
    <w:p w14:paraId="7484943E" w14:textId="2C083A9E" w:rsidR="0031639F" w:rsidRDefault="00671EAF" w:rsidP="001825CB">
      <w:r>
        <w:t xml:space="preserve">Raman spectroscopy can provide important information about strain in graphitic materials based on the position of the D and G bands. </w:t>
      </w:r>
      <w:r w:rsidR="00932E3E">
        <w:t>The Raman D and G bands of GUITAR are at 1355 and 1601 cm</w:t>
      </w:r>
      <w:r w:rsidR="00932E3E" w:rsidRPr="00D125DF">
        <w:rPr>
          <w:vertAlign w:val="superscript"/>
        </w:rPr>
        <w:t>-1</w:t>
      </w:r>
      <w:r w:rsidR="00932E3E">
        <w:t xml:space="preserve">, </w:t>
      </w:r>
      <w:r w:rsidR="00B960AE">
        <w:t>respectively</w:t>
      </w:r>
      <w:r>
        <w:t>, and</w:t>
      </w:r>
      <w:r w:rsidR="00C079CD">
        <w:t xml:space="preserve"> </w:t>
      </w:r>
      <w:r>
        <w:t>t</w:t>
      </w:r>
      <w:r w:rsidR="002B201C">
        <w:t xml:space="preserve">he ratio of the band intensities, I(D)/I(G), is 0.91, which is consistent with the value reported in the </w:t>
      </w:r>
      <w:r w:rsidR="005C26EB">
        <w:t xml:space="preserve">GUITAR </w:t>
      </w:r>
      <w:r w:rsidR="002B201C">
        <w:t>literature</w:t>
      </w:r>
      <w:r w:rsidR="002B201C">
        <w:fldChar w:fldCharType="begin"/>
      </w:r>
      <w:r w:rsidR="00A550EF">
        <w:instrText xml:space="preserve"> ADDIN ZOTERO_ITEM CSL_CITATION {"citationID":"l5HNHx7r","properties":{"formattedCitation":"\\super 20,22,23,53\\nosupersub{}","plainCitation":"20,22,23,53","noteIndex":0},"citationItems":[{"id":"70VuK4VJ/px2PxNwN","uris":["http://zotero.org/users/148982/items/ZDFEKD72"],"uri":["http://zotero.org/users/148982/items/ZDFEKD72"],"itemData":{"id":1137,"type":"article-journal","container-title":"Carbon","DOI":"10.1016/j.carbon.2011.03.020","ISSN":"00086223","issue":"8","page":"2852-2861","source":"CrossRef","title":"Synthesis of graphene paper from pyrolyzed asphalt","volume":"49","author":[{"family":"Cheng","given":"I. Francis"},{"family":"Xie","given":"Yuqun"},{"family":"Allen Gonzales","given":"R."},{"family":"Brejna","given":"Przemysław R."},{"family":"Sundararajan","given":"Jency Pricilla"},{"family":"Fouetio Kengne","given":"B.A."},{"family":"Eric Aston","given":"D."},{"family":"McIlroy","given":"David N."},{"family":"Foutch","given":"Jeremy D."},{"family":"Griffiths","given":"Peter R."}],"issued":{"date-parts":[["2011",7]]}}},{"id":"70VuK4VJ/91NZfYPN","uris":["http://zotero.org/users/148982/items/B2U389JT"],"uri":["http://zotero.org/users/148982/items/B2U389JT"],"itemData":{"id":1290,"type":"article-journal","container-title":"ChemElectroChem","DOI":"10.1002/celc.201402433","ISSN":"21960216","language":"en","page":"n/a-n/a","source":"CrossRef","title":"A Study of the Electrochemical Properties of a New Graphitic Material: GUITAR","title-short":"A Study of the Electrochemical Properties of a New Graphitic Material","author":[{"family":"Gyan","given":"Isaiah O."},{"family":"Wojcik","given":"Peter M."},{"family":"Aston","given":"D. Eric"},{"family":"McIlroy","given":"David N."},{"family":"Cheng","given":"I. Francis"}],"issued":{"date-parts":[["2015",2,12]]}}},{"id":"70VuK4VJ/CDwzcqpS","uris":["http://zotero.org/users/148982/items/9KS539JM"],"uri":["http://zotero.org/users/148982/items/9KS539JM"],"itemData":{"id":1287,"type":"article-journal","container-title":"Journal of Materials Chemistry","DOI":"10.1039/c2jm15934a","ISSN":"0959-9428, 1364-5501","issue":"12","language":"en","page":"5723","source":"CrossRef","title":"Sulfur as an important co-factor in the formation of multilayer graphene in the thermolyzed asphalt reaction","volume":"22","author":[{"family":"Xie","given":"Yuqun"},{"family":"McAllister","given":"Simon D."},{"family":"Hyde","given":"Seth A."},{"family":"Sundararajan","given":"Jency Pricilla"},{"family":"FouetioKengne","given":"B. A."},{"family":"McIlroy","given":"David N."},{"family":"Cheng","given":"I. Francis"}],"issued":{"date-parts":[["2012"]]}}},{"id":1051,"uris":["http://zotero.org/groups/35356/items/GMPHRPYP"],"uri":["http://zotero.org/groups/35356/items/GMPHRPYP"],"itemData":{"id":1051,"type":"article-journal","container-title":"Carbon","DOI":"10.1016/j.carbon.2018.12.058","ISSN":"00086223","language":"en","page":"831-840","source":"Crossref","title":"The sp2-sp3 carbon hybridization content of nanocrystalline graphite from pyrolyzed vegetable oil, comparison of electrochemistry and physical properties with other carbon forms and allotropes","volume":"144","author":[{"family":"Kabir","given":"Humayun"},{"family":"Zhu","given":"Haoyu"},{"family":"May","given":"Jeremy"},{"family":"Hamal","given":"Kailash"},{"family":"Kan","given":"Yuwei"},{"family":"Williams","given":"Thomas"},{"family":"Echeverria","given":"Elena"},{"family":"McIlroy","given":"David N."},{"family":"Estrada","given":"David"},{"family":"Davis","given":"Paul H."},{"family":"Pandhi","given":"Twinkle"},{"family":"Yocham","given":"Katie"},{"family":"Higginbotham","given":"Kari"},{"family":"Clearfield","given":"Abraham"},{"family":"Cheng","given":"I. Francis"}],"issued":{"date-parts":[["2019",4]]}}}],"schema":"https://github.com/citation-style-language/schema/raw/master/csl-citation.json"} </w:instrText>
      </w:r>
      <w:r w:rsidR="002B201C">
        <w:fldChar w:fldCharType="separate"/>
      </w:r>
      <w:r w:rsidR="00A550EF" w:rsidRPr="00A550EF">
        <w:rPr>
          <w:rFonts w:ascii="Calibri" w:hAnsi="Calibri" w:cs="Calibri"/>
          <w:szCs w:val="24"/>
          <w:vertAlign w:val="superscript"/>
        </w:rPr>
        <w:t>20,22,23,53</w:t>
      </w:r>
      <w:r w:rsidR="002B201C">
        <w:fldChar w:fldCharType="end"/>
      </w:r>
      <w:r w:rsidR="00A01EAB">
        <w:t>.</w:t>
      </w:r>
      <w:r w:rsidR="002B201C">
        <w:t xml:space="preserve"> </w:t>
      </w:r>
      <w:r>
        <w:t>T</w:t>
      </w:r>
      <w:r w:rsidR="00AE30B6">
        <w:t>he</w:t>
      </w:r>
      <w:r w:rsidR="00B960AE">
        <w:t xml:space="preserve"> fact that the position of the G band of GUITAR</w:t>
      </w:r>
      <w:r w:rsidR="00B960AE">
        <w:fldChar w:fldCharType="begin"/>
      </w:r>
      <w:r w:rsidR="006C2F6B">
        <w:instrText xml:space="preserve"> ADDIN ZOTERO_ITEM CSL_CITATION {"citationID":"vS3DUtyJ","properties":{"formattedCitation":"\\super 27\\nosupersub{}","plainCitation":"27","noteIndex":0},"citationItems":[{"id":1064,"uris":["http://zotero.org/groups/35356/items/D2UEF8S3"],"uri":["http://zotero.org/groups/35356/items/D2UEF8S3"],"itemData":{"id":1064,"type":"article-journal","container-title":"Materials","DOI":"10.3390/ma12223794","ISSN":"1996-1944","issue":"22","language":"en","page":"3794","source":"Crossref","title":"Utilizing a Single Silica Nanospring as an Insulating Support to Characterize the Electrical Transport and Morphology of Nanocrystalline Graphite","volume":"12","author":[{"family":"Wojcik","given":"Peter M."},{"family":"Rajabi","given":"Negar"},{"family":"Zhu","given":"Haoyu"},{"family":"Estrada","given":"David"},{"family":"Davis","given":"Paul H."},{"family":"Pandhi","given":"Twinkle"},{"family":"Cheng","given":"I. Francis"},{"family":"McIlroy","given":"David N."}],"issued":{"date-parts":[["2019",11,19]]}}}],"schema":"https://github.com/citation-style-language/schema/raw/master/csl-citation.json"} </w:instrText>
      </w:r>
      <w:r w:rsidR="00B960AE">
        <w:fldChar w:fldCharType="separate"/>
      </w:r>
      <w:r w:rsidR="006C2F6B" w:rsidRPr="006C2F6B">
        <w:rPr>
          <w:rFonts w:ascii="Calibri" w:hAnsi="Calibri" w:cs="Calibri"/>
          <w:szCs w:val="24"/>
          <w:vertAlign w:val="superscript"/>
        </w:rPr>
        <w:t>27</w:t>
      </w:r>
      <w:r w:rsidR="00B960AE">
        <w:fldChar w:fldCharType="end"/>
      </w:r>
      <w:r w:rsidR="00B960AE">
        <w:t xml:space="preserve"> is closer </w:t>
      </w:r>
      <w:r w:rsidR="00B960AE">
        <w:lastRenderedPageBreak/>
        <w:t>to that of a single</w:t>
      </w:r>
      <w:r w:rsidR="000D58F6">
        <w:t>-</w:t>
      </w:r>
      <w:r w:rsidR="00B960AE">
        <w:t>wall carbon nanotube than graphene</w:t>
      </w:r>
      <w:r w:rsidR="00B960AE">
        <w:fldChar w:fldCharType="begin"/>
      </w:r>
      <w:r w:rsidR="00A550EF">
        <w:instrText xml:space="preserve"> ADDIN ZOTERO_ITEM CSL_CITATION {"citationID":"cGg92pg0","properties":{"formattedCitation":"\\super 54,55\\nosupersub{}","plainCitation":"54,55","noteIndex":0},"citationItems":[{"id":1648,"uris":["http://zotero.org/groups/35356/items/K6QMDW46"],"uri":["http://zotero.org/groups/35356/items/K6QMDW46"],"itemData":{"id":1648,"type":"article-journal","container-title":"Nano Research","DOI":"10.1007/s12274-012-0269-3","ISSN":"1998-0124, 1998-0000","issue":"12","language":"en","page":"854-862","source":"Crossref","title":"Strain-induced D band observed in carbon nanotubes","volume":"5","author":[{"family":"Chang","given":"Chia-Chi"},{"family":"Chen","given":"Chun-Chung"},{"family":"Hung","given":"Wei-Hsuan"},{"family":"Hsu","given":"I. -Kai"},{"family":"Pimenta","given":"Marcos A."},{"family":"Cronin","given":"Stephen B."}],"issued":{"date-parts":[["2012",12]]}}},{"id":1647,"uris":["http://zotero.org/groups/35356/items/3WDVKXHR"],"uri":["http://zotero.org/groups/35356/items/3WDVKXHR"],"itemData":{"id":1647,"type":"article-journal","container-title":"Physical Review B","DOI":"10.1103/PhysRevB.85.033407","ISSN":"1098-0121, 1550-235X","issue":"3","language":"en","source":"Crossref","title":"Nonlinear strain effects in double-resonance Raman bands of graphite, graphene, and related materials","URL":"https://link.aps.org/doi/10.1103/PhysRevB.85.033407","volume":"85","author":[{"family":"Corro","given":"Elena","non-dropping-particle":"del"},{"family":"Taravillo","given":"Mercedes"},{"family":"Baonza","given":"Valentín G."}],"accessed":{"date-parts":[["2020",7,2]]},"issued":{"date-parts":[["2012",1,24]]}}}],"schema":"https://github.com/citation-style-language/schema/raw/master/csl-citation.json"} </w:instrText>
      </w:r>
      <w:r w:rsidR="00B960AE">
        <w:fldChar w:fldCharType="separate"/>
      </w:r>
      <w:r w:rsidR="00A550EF" w:rsidRPr="00A550EF">
        <w:rPr>
          <w:rFonts w:ascii="Calibri" w:hAnsi="Calibri" w:cs="Calibri"/>
          <w:szCs w:val="24"/>
          <w:vertAlign w:val="superscript"/>
        </w:rPr>
        <w:t>54,55</w:t>
      </w:r>
      <w:r w:rsidR="00B960AE">
        <w:fldChar w:fldCharType="end"/>
      </w:r>
      <w:r w:rsidR="00B960AE">
        <w:t xml:space="preserve"> implies that the nanographite sheets of graphit</w:t>
      </w:r>
      <w:r w:rsidR="003C0E96">
        <w:t>ic</w:t>
      </w:r>
      <w:r w:rsidR="00B960AE">
        <w:t xml:space="preserve"> hemispheres are strained due to the</w:t>
      </w:r>
      <w:r>
        <w:t>ir</w:t>
      </w:r>
      <w:r w:rsidR="00B960AE">
        <w:t xml:space="preserve"> curved morpholo</w:t>
      </w:r>
      <w:r w:rsidR="00E91C87">
        <w:t>gy and consistent with the model in Figure 5.</w:t>
      </w:r>
    </w:p>
    <w:p w14:paraId="0EBC312D" w14:textId="4341820B" w:rsidR="00DF7913" w:rsidRDefault="00AE30B6" w:rsidP="0062083F">
      <w:r>
        <w:t>Based on the above model for GUITAR, we have concluded that B doping of GUITAR modifies the strain with</w:t>
      </w:r>
      <w:r w:rsidR="00975664">
        <w:t>in</w:t>
      </w:r>
      <w:r>
        <w:t xml:space="preserve"> the graphite hemispheres and </w:t>
      </w:r>
      <w:r w:rsidR="0037742A">
        <w:t xml:space="preserve">that </w:t>
      </w:r>
      <w:r>
        <w:t xml:space="preserve">this drives the filamentary morphology of BOD-carbon. To support this conclusion, </w:t>
      </w:r>
      <w:r w:rsidR="0037742A">
        <w:t xml:space="preserve">we have modeled the </w:t>
      </w:r>
      <w:r w:rsidR="00DC5CF0">
        <w:t>inclusion of B within a carbon lattice</w:t>
      </w:r>
      <w:r w:rsidR="00E33ACC">
        <w:t xml:space="preserve"> </w:t>
      </w:r>
      <w:r w:rsidR="0037742A">
        <w:t>and corresponding lattice distortions</w:t>
      </w:r>
      <w:r w:rsidR="00E33ACC">
        <w:t xml:space="preserve">. </w:t>
      </w:r>
      <w:r w:rsidR="00375E6B">
        <w:t>T</w:t>
      </w:r>
      <w:r>
        <w:t xml:space="preserve">he lowest energy state of graphene with B substituted for C has been recalculated with Avogadro and the corresponding geometry determined. The results of the calculation are presented on the right side of Figure 5. </w:t>
      </w:r>
      <w:r w:rsidR="00305F4B">
        <w:t>Boron substitution significantly reduces the energy of the lowest energy state of all three geometries calculated for graphene on the left side of Figure 5. In the case of the two flat graphene structures, the lowering of the energy of the system is achieved by a distortion of the lattice and a corresponding curvature of the graphene sheet.</w:t>
      </w:r>
      <w:r w:rsidR="00000DF9">
        <w:t xml:space="preserve"> In the case of the already curved graphene sheet, B inclusion </w:t>
      </w:r>
      <w:r w:rsidR="0037742A">
        <w:t xml:space="preserve">alone </w:t>
      </w:r>
      <w:r w:rsidR="00375E6B">
        <w:t>does not invert</w:t>
      </w:r>
      <w:r w:rsidR="00000DF9">
        <w:t xml:space="preserve"> </w:t>
      </w:r>
      <w:r w:rsidR="00A81BAC">
        <w:t>its</w:t>
      </w:r>
      <w:r w:rsidR="00000DF9">
        <w:t xml:space="preserve"> curvature</w:t>
      </w:r>
      <w:r w:rsidR="00375E6B">
        <w:t xml:space="preserve">, but </w:t>
      </w:r>
      <w:r w:rsidR="00334680">
        <w:t xml:space="preserve">the </w:t>
      </w:r>
      <w:r w:rsidR="00375E6B">
        <w:t xml:space="preserve">interaction between planes will </w:t>
      </w:r>
      <w:r w:rsidR="00D235DE">
        <w:t>do</w:t>
      </w:r>
      <w:r w:rsidR="0037742A">
        <w:t xml:space="preserve"> so</w:t>
      </w:r>
      <w:r w:rsidR="00D235DE">
        <w:t xml:space="preserve"> </w:t>
      </w:r>
      <w:r w:rsidR="008545A7">
        <w:t>due to the crosslinking between layers facilitated by the increase of sp</w:t>
      </w:r>
      <w:r w:rsidR="008545A7" w:rsidRPr="008545A7">
        <w:rPr>
          <w:vertAlign w:val="superscript"/>
        </w:rPr>
        <w:t>3</w:t>
      </w:r>
      <w:r w:rsidR="008545A7">
        <w:t xml:space="preserve"> carbon bonds</w:t>
      </w:r>
      <w:r w:rsidR="006861F9">
        <w:fldChar w:fldCharType="begin"/>
      </w:r>
      <w:r w:rsidR="00A550EF">
        <w:instrText xml:space="preserve"> ADDIN ZOTERO_ITEM CSL_CITATION {"citationID":"spNtLA9E","properties":{"formattedCitation":"\\super 30,56\\nosupersub{}","plainCitation":"30,56","noteIndex":0},"citationItems":[{"id":1295,"uris":["http://zotero.org/groups/35356/items/MBVTPY5E"],"uri":["http://zotero.org/groups/35356/items/MBVTPY5E"],"itemData":{"id":1295,"type":"article-journal","container-title":"Carbon","DOI":"10.1016/j.carbon.2009.10.009","ISSN":"00086223","issue":"3","journalAbbreviation":"Carbon","language":"en","page":"575-586","source":"DOI.org (Crossref)","title":"The doping of carbon nanotubes with nitrogen and their potential applications","volume":"48","author":[{"family":"Ayala","given":"P."},{"family":"Arenal","given":"R."},{"family":"Rümmeli","given":"M."},{"family":"Rubio","given":"A."},{"family":"Pichler","given":"T."}],"issued":{"date-parts":[["2010",3]]}}},{"id":1738,"uris":["http://zotero.org/groups/35356/items/322PDVPY"],"uri":["http://zotero.org/groups/35356/items/322PDVPY"],"itemData":{"id":1738,"type":"article-journal","container-title":"Chemical Physics Letters","DOI":"10.1016/j.cplett.2007.09.007","ISSN":"00092614","issue":"1-3","journalAbbreviation":"Chemical Physics Letters","language":"en","page":"115-120","source":"DOI.org (Crossref)","title":"Curvature effects of nitrogen on graphitic sheets: Structures and energetics","title-short":"Curvature effects of nitrogen on graphitic sheets","volume":"447","author":[{"family":"Mandumpal","given":"Jestin"},{"family":"Gemming","given":"Sibylle"},{"family":"Seifert","given":"Gotthard"}],"issued":{"date-parts":[["2007",10]]}}}],"schema":"https://github.com/citation-style-language/schema/raw/master/csl-citation.json"} </w:instrText>
      </w:r>
      <w:r w:rsidR="006861F9">
        <w:fldChar w:fldCharType="separate"/>
      </w:r>
      <w:r w:rsidR="00A550EF" w:rsidRPr="00A550EF">
        <w:rPr>
          <w:rFonts w:ascii="Calibri" w:hAnsi="Calibri" w:cs="Calibri"/>
          <w:szCs w:val="24"/>
          <w:vertAlign w:val="superscript"/>
        </w:rPr>
        <w:t>30,56</w:t>
      </w:r>
      <w:r w:rsidR="006861F9">
        <w:fldChar w:fldCharType="end"/>
      </w:r>
      <w:r w:rsidR="00000DF9">
        <w:t xml:space="preserve">. </w:t>
      </w:r>
      <w:r w:rsidR="005C5C16">
        <w:t>It is already known that B introduces in</w:t>
      </w:r>
      <w:r w:rsidR="00334680">
        <w:t>-</w:t>
      </w:r>
      <w:r w:rsidR="005C5C16">
        <w:t>plane structural strain</w:t>
      </w:r>
      <w:r w:rsidR="00C3795F">
        <w:t xml:space="preserve"> in mesocarbon microbeads</w:t>
      </w:r>
      <w:r w:rsidR="00C3795F">
        <w:fldChar w:fldCharType="begin"/>
      </w:r>
      <w:r w:rsidR="00A550EF">
        <w:instrText xml:space="preserve"> ADDIN ZOTERO_ITEM CSL_CITATION {"citationID":"PFNx53kL","properties":{"formattedCitation":"\\super 57\\nosupersub{}","plainCitation":"57","noteIndex":0},"citationItems":[{"id":1733,"uris":["http://zotero.org/groups/35356/items/4QQ4DQLH"],"uri":["http://zotero.org/groups/35356/items/4QQ4DQLH"],"itemData":{"id":1733,"type":"article-journal","container-title":"Journal of The Electrochemical Society","DOI":"10.1149/1.1393346","ISSN":"00134651","issue":"4","journalAbbreviation":"J. Electrochem. Soc.","language":"en","page":"1257","source":"DOI.org (Crossref)","title":"Microstructure and Electrochemical Properties of Boron-Doped Mesocarbon Microbeads","volume":"147","author":[{"family":"Kim","given":"C."},{"family":"Fujino","given":"T."},{"family":"Miyashita","given":"K."},{"family":"Hayashi","given":"T."},{"family":"Endo","given":"M."},{"family":"Dresselhaus","given":"M. S."}],"issued":{"date-parts":[["2000"]]}}}],"schema":"https://github.com/citation-style-language/schema/raw/master/csl-citation.json"} </w:instrText>
      </w:r>
      <w:r w:rsidR="00C3795F">
        <w:fldChar w:fldCharType="separate"/>
      </w:r>
      <w:r w:rsidR="00A550EF" w:rsidRPr="00A550EF">
        <w:rPr>
          <w:rFonts w:ascii="Calibri" w:hAnsi="Calibri" w:cs="Calibri"/>
          <w:szCs w:val="24"/>
          <w:vertAlign w:val="superscript"/>
        </w:rPr>
        <w:t>57</w:t>
      </w:r>
      <w:r w:rsidR="00C3795F">
        <w:fldChar w:fldCharType="end"/>
      </w:r>
      <w:r w:rsidR="005C5C16">
        <w:t xml:space="preserve"> </w:t>
      </w:r>
      <w:r w:rsidR="00C3795F">
        <w:t xml:space="preserve">and </w:t>
      </w:r>
      <w:r w:rsidR="008612A9">
        <w:t>that B substitution slightly deforms layers on highly oriented pyrolytic graphite (HOPG)</w:t>
      </w:r>
      <w:r w:rsidR="008612A9">
        <w:fldChar w:fldCharType="begin"/>
      </w:r>
      <w:r w:rsidR="00A550EF">
        <w:instrText xml:space="preserve"> ADDIN ZOTERO_ITEM CSL_CITATION {"citationID":"RolWB1Eh","properties":{"formattedCitation":"\\super 36\\nosupersub{}","plainCitation":"36","noteIndex":0},"citationItems":[{"id":1513,"uris":["http://zotero.org/groups/35356/items/HQT5UARG"],"uri":["http://zotero.org/groups/35356/items/HQT5UARG"],"itemData":{"id":1513,"type":"article-journal","container-title":"Journal of Applied Physics","DOI":"10.1063/1.1409581","ISSN":"0021-8979, 1089-7550","issue":"11","journalAbbreviation":"Journal of Applied Physics","language":"en","page":"5670-5674","source":"DOI.org (Crossref)","title":"Scanning tunneling microscope study of boron-doped highly oriented pyrolytic graphite","volume":"90","author":[{"family":"Endo","given":"Morinobu"},{"family":"Hayashi","given":"Takuya"},{"family":"Hong","given":"Seong-Hwa"},{"family":"Enoki","given":"Toshiaki"},{"family":"Dresselhaus","given":"Milred S."}],"issued":{"date-parts":[["2001",12]]}}}],"schema":"https://github.com/citation-style-language/schema/raw/master/csl-citation.json"} </w:instrText>
      </w:r>
      <w:r w:rsidR="008612A9">
        <w:fldChar w:fldCharType="separate"/>
      </w:r>
      <w:r w:rsidR="00A550EF" w:rsidRPr="00A550EF">
        <w:rPr>
          <w:rFonts w:ascii="Calibri" w:hAnsi="Calibri" w:cs="Calibri"/>
          <w:szCs w:val="24"/>
          <w:vertAlign w:val="superscript"/>
        </w:rPr>
        <w:t>36</w:t>
      </w:r>
      <w:r w:rsidR="008612A9">
        <w:fldChar w:fldCharType="end"/>
      </w:r>
      <w:r w:rsidR="00213EBE">
        <w:t xml:space="preserve">. </w:t>
      </w:r>
      <w:r w:rsidR="0037742A">
        <w:t>In</w:t>
      </w:r>
      <w:r w:rsidR="00213EBE">
        <w:t xml:space="preserve"> the context of GUITAR, B-doping will produce an upward curving morphology relative to </w:t>
      </w:r>
      <w:r w:rsidR="00F45223">
        <w:t>the substrate</w:t>
      </w:r>
      <w:r w:rsidR="0037742A">
        <w:t>,</w:t>
      </w:r>
      <w:r w:rsidR="00F45223">
        <w:t xml:space="preserve"> which is due to the</w:t>
      </w:r>
      <w:r w:rsidR="00213EBE">
        <w:t xml:space="preserve"> </w:t>
      </w:r>
      <w:r w:rsidR="004610A2">
        <w:t xml:space="preserve">additional </w:t>
      </w:r>
      <w:r w:rsidR="00BC312D">
        <w:t xml:space="preserve">strain </w:t>
      </w:r>
      <w:r w:rsidR="004610A2">
        <w:t xml:space="preserve">out of plane or between planes </w:t>
      </w:r>
      <w:r w:rsidR="00F45223">
        <w:t>generated by the sp</w:t>
      </w:r>
      <w:r w:rsidR="00F45223" w:rsidRPr="005536D0">
        <w:rPr>
          <w:vertAlign w:val="superscript"/>
        </w:rPr>
        <w:t>3</w:t>
      </w:r>
      <w:r w:rsidR="00F45223">
        <w:t xml:space="preserve"> carbon sites</w:t>
      </w:r>
      <w:r w:rsidR="004610A2">
        <w:t xml:space="preserve">. </w:t>
      </w:r>
      <w:r w:rsidR="00703FE9">
        <w:t xml:space="preserve"> The Raman spectrum of BOD-carbon supports the conclusion</w:t>
      </w:r>
      <w:r w:rsidR="00566E66">
        <w:t xml:space="preserve"> of</w:t>
      </w:r>
      <w:r w:rsidR="00703FE9">
        <w:t xml:space="preserve"> B induced strain. </w:t>
      </w:r>
      <w:r w:rsidR="00EC23BE">
        <w:t>Specifically, t</w:t>
      </w:r>
      <w:r w:rsidR="00703FE9">
        <w:t>he G band of BOD-carbon is at 1593 cm</w:t>
      </w:r>
      <w:r w:rsidR="00703FE9" w:rsidRPr="00C079CD">
        <w:rPr>
          <w:vertAlign w:val="superscript"/>
        </w:rPr>
        <w:t>-1</w:t>
      </w:r>
      <w:r w:rsidR="0037742A">
        <w:t xml:space="preserve">, </w:t>
      </w:r>
      <w:r w:rsidR="007440BB">
        <w:t xml:space="preserve">a </w:t>
      </w:r>
      <w:r w:rsidR="00141485">
        <w:t>down</w:t>
      </w:r>
      <w:r w:rsidR="00703FE9">
        <w:t>shift of 8 cm</w:t>
      </w:r>
      <w:r w:rsidR="00703FE9" w:rsidRPr="00D125DF">
        <w:rPr>
          <w:vertAlign w:val="superscript"/>
        </w:rPr>
        <w:t>-1</w:t>
      </w:r>
      <w:r w:rsidR="00703FE9">
        <w:t xml:space="preserve"> </w:t>
      </w:r>
      <w:r w:rsidR="007440BB">
        <w:t>relative</w:t>
      </w:r>
      <w:r w:rsidR="00703FE9">
        <w:t xml:space="preserve"> to GUITAR. Corro et al.</w:t>
      </w:r>
      <w:r w:rsidR="00703FE9">
        <w:fldChar w:fldCharType="begin"/>
      </w:r>
      <w:r w:rsidR="00A550EF">
        <w:instrText xml:space="preserve"> ADDIN ZOTERO_ITEM CSL_CITATION {"citationID":"V5nBGLDI","properties":{"formattedCitation":"\\super 55\\nosupersub{}","plainCitation":"55","noteIndex":0},"citationItems":[{"id":1647,"uris":["http://zotero.org/groups/35356/items/3WDVKXHR"],"uri":["http://zotero.org/groups/35356/items/3WDVKXHR"],"itemData":{"id":1647,"type":"article-journal","container-title":"Physical Review B","DOI":"10.1103/PhysRevB.85.033407","ISSN":"1098-0121, 1550-235X","issue":"3","language":"en","source":"Crossref","title":"Nonlinear strain effects in double-resonance Raman bands of graphite, graphene, and related materials","URL":"https://link.aps.org/doi/10.1103/PhysRevB.85.033407","volume":"85","author":[{"family":"Corro","given":"Elena","non-dropping-particle":"del"},{"family":"Taravillo","given":"Mercedes"},{"family":"Baonza","given":"Valentín G."}],"accessed":{"date-parts":[["2020",7,2]]},"issued":{"date-parts":[["2012",1,24]]}}}],"schema":"https://github.com/citation-style-language/schema/raw/master/csl-citation.json"} </w:instrText>
      </w:r>
      <w:r w:rsidR="00703FE9">
        <w:fldChar w:fldCharType="separate"/>
      </w:r>
      <w:r w:rsidR="00A550EF" w:rsidRPr="00A550EF">
        <w:rPr>
          <w:rFonts w:ascii="Calibri" w:hAnsi="Calibri" w:cs="Calibri"/>
          <w:szCs w:val="24"/>
          <w:vertAlign w:val="superscript"/>
        </w:rPr>
        <w:t>55</w:t>
      </w:r>
      <w:r w:rsidR="00703FE9">
        <w:fldChar w:fldCharType="end"/>
      </w:r>
      <w:r w:rsidR="00703FE9">
        <w:t xml:space="preserve"> have shown that tensile strain produces a shift of the G band of graphite and graphene related materials.</w:t>
      </w:r>
      <w:r w:rsidR="00EC23BE">
        <w:t xml:space="preserve"> The </w:t>
      </w:r>
      <w:r w:rsidR="002B201C">
        <w:t>position of the D band of BOD-carbon is at the same wavenumber as GUITAR, however, the ratio of the intensities of the D and G bands</w:t>
      </w:r>
      <w:r w:rsidR="00B7739A">
        <w:t>,</w:t>
      </w:r>
      <w:r w:rsidR="002B201C">
        <w:t xml:space="preserve"> I(D)/I(G</w:t>
      </w:r>
      <w:r w:rsidR="00B7739A">
        <w:t>), is</w:t>
      </w:r>
      <w:r w:rsidR="002B201C">
        <w:t xml:space="preserve"> 0.97, </w:t>
      </w:r>
      <w:r w:rsidR="00B7739A">
        <w:t xml:space="preserve">as </w:t>
      </w:r>
      <w:r w:rsidR="002B201C">
        <w:t>compared to 0.9</w:t>
      </w:r>
      <w:r w:rsidR="00B7739A">
        <w:t>1 for GUITAR. The increase of I(D)/I(G) of BOD-carbon is attributed to increased disorder relative to GUITAR and a concomitant increase in sp</w:t>
      </w:r>
      <w:r w:rsidR="00B7739A" w:rsidRPr="00D125DF">
        <w:rPr>
          <w:vertAlign w:val="superscript"/>
        </w:rPr>
        <w:t>3</w:t>
      </w:r>
      <w:r w:rsidR="00B7739A">
        <w:t xml:space="preserve"> bonding. </w:t>
      </w:r>
      <w:r w:rsidR="002B201C">
        <w:t xml:space="preserve"> </w:t>
      </w:r>
      <w:r w:rsidR="00B53C5D">
        <w:t>This conclusion i</w:t>
      </w:r>
      <w:r w:rsidR="00CD3941">
        <w:t>s</w:t>
      </w:r>
      <w:r w:rsidR="00B53C5D">
        <w:t xml:space="preserve"> further supported by X-ray photoelectron spectroscopy of GUITAR and BOD-carbon. </w:t>
      </w:r>
      <w:r w:rsidR="000A3446">
        <w:t xml:space="preserve">For </w:t>
      </w:r>
      <w:r w:rsidR="0037742A">
        <w:t xml:space="preserve">undoped </w:t>
      </w:r>
      <w:r w:rsidR="000A3446">
        <w:t>GUITAR</w:t>
      </w:r>
      <w:r w:rsidR="00B53C5D">
        <w:t>,</w:t>
      </w:r>
      <w:r w:rsidR="000A3446">
        <w:t xml:space="preserve"> </w:t>
      </w:r>
      <w:r w:rsidR="00D967A4">
        <w:t xml:space="preserve">the </w:t>
      </w:r>
      <w:r w:rsidR="000A3446">
        <w:t xml:space="preserve">C </w:t>
      </w:r>
      <w:r w:rsidR="00D967A4">
        <w:t xml:space="preserve">1s core level peak consists of a primary peak </w:t>
      </w:r>
      <w:r w:rsidR="0037742A">
        <w:t xml:space="preserve">at a binding energy of 284.6 eV that is </w:t>
      </w:r>
      <w:r w:rsidR="00D967A4">
        <w:t>associated with sp</w:t>
      </w:r>
      <w:r w:rsidR="00D967A4" w:rsidRPr="00D125DF">
        <w:rPr>
          <w:vertAlign w:val="superscript"/>
        </w:rPr>
        <w:t>2</w:t>
      </w:r>
      <w:r w:rsidR="00D967A4">
        <w:t xml:space="preserve"> </w:t>
      </w:r>
      <w:r w:rsidR="0037742A">
        <w:t>bonding</w:t>
      </w:r>
      <w:r w:rsidR="00D967A4">
        <w:t xml:space="preserve"> and an asymmetric tail that is characteristic of carbon with high concentrations of sp</w:t>
      </w:r>
      <w:r w:rsidR="00D967A4" w:rsidRPr="008410D9">
        <w:rPr>
          <w:vertAlign w:val="superscript"/>
        </w:rPr>
        <w:t>2</w:t>
      </w:r>
      <w:r w:rsidR="00D967A4">
        <w:t xml:space="preserve"> bonding </w:t>
      </w:r>
      <w:r w:rsidR="00D967A4">
        <w:fldChar w:fldCharType="begin"/>
      </w:r>
      <w:r w:rsidR="00A550EF">
        <w:instrText xml:space="preserve"> ADDIN ZOTERO_ITEM CSL_CITATION {"citationID":"LySeUfP8","properties":{"formattedCitation":"\\super 58\\nosupersub{}","plainCitation":"58","noteIndex":0},"citationItems":[{"id":1259,"uris":["http://zotero.org/groups/35356/items/L4MTJZ7S"],"uri":["http://zotero.org/groups/35356/items/L4MTJZ7S"],"itemData":{"id":1259,"type":"article-journal","container-title":"J. Mater. Chem.","DOI":"10.1039/C1JM14694G","ISSN":"0959-9428, 1364-5501","issue":"2","journalAbbreviation":"J. Mater. Chem.","language":"en","page":"390-395","source":"DOI.org (Crossref)","title":"Synthesis of boron doped graphene for oxygen reduction reaction in fuel cells","volume":"22","author":[{"family":"Sheng","given":"Zhen-Huan"},{"family":"Gao","given":"Hong-Li"},{"family":"Bao","given":"Wen-Jing"},{"family":"Wang","given":"Feng-Bin"},{"family":"Xia","given":"Xing-Hua"}],"issued":{"date-parts":[["2012"]]}}}],"schema":"https://github.com/citation-style-language/schema/raw/master/csl-citation.json"} </w:instrText>
      </w:r>
      <w:r w:rsidR="00D967A4">
        <w:fldChar w:fldCharType="separate"/>
      </w:r>
      <w:r w:rsidR="00A550EF" w:rsidRPr="00A550EF">
        <w:rPr>
          <w:rFonts w:ascii="Calibri" w:hAnsi="Calibri" w:cs="Calibri"/>
          <w:szCs w:val="24"/>
          <w:vertAlign w:val="superscript"/>
        </w:rPr>
        <w:t>58</w:t>
      </w:r>
      <w:r w:rsidR="00D967A4">
        <w:fldChar w:fldCharType="end"/>
      </w:r>
      <w:r w:rsidR="00D967A4">
        <w:t>.</w:t>
      </w:r>
      <w:r w:rsidR="00DF7913">
        <w:t xml:space="preserve"> For BOD-carbon, the primary C 1s core level peak is at a</w:t>
      </w:r>
      <w:r w:rsidR="00B53C5D">
        <w:t xml:space="preserve"> lower binding energy of  </w:t>
      </w:r>
      <w:r w:rsidR="000A3446">
        <w:t>284.0 eV</w:t>
      </w:r>
      <w:r w:rsidR="00B53C5D">
        <w:t>, where th</w:t>
      </w:r>
      <w:r w:rsidR="00DF7913">
        <w:t>is</w:t>
      </w:r>
      <w:r w:rsidR="00B53C5D">
        <w:t xml:space="preserve"> shift is associated with the formation of </w:t>
      </w:r>
      <w:r w:rsidR="000A3446">
        <w:t>C-B bonds</w:t>
      </w:r>
      <w:r w:rsidR="000A3446">
        <w:fldChar w:fldCharType="begin"/>
      </w:r>
      <w:r w:rsidR="00A550EF">
        <w:instrText xml:space="preserve"> ADDIN ZOTERO_ITEM CSL_CITATION {"citationID":"2ysxsqcL","properties":{"formattedCitation":"\\super 58\\uc0\\u8211{}60\\nosupersub{}","plainCitation":"58–60","noteIndex":0},"citationItems":[{"id":1260,"uris":["http://zotero.org/groups/35356/items/ZEUMNTNB"],"uri":["http://zotero.org/groups/35356/items/ZEUMNTNB"],"itemData":{"id":1260,"type":"article-journal","container-title":"ACS Nano","DOI":"10.1021/nn301728j","ISSN":"1936-0851, 1936-086X","issue":"7","journalAbbreviation":"ACS Nano","language":"en","page":"6293-6300","source":"DOI.org (Crossref)","title":"Raman Spectroscopy of Boron-Doped Single-Layer Graphene","volume":"6","author":[{"family":"Kim","given":"Yoong Ahm"},{"family":"Fujisawa","given":"Kazunori"},{"family":"Muramatsu","given":"Hiroyuki"},{"family":"Hayashi","given":"Takuya"},{"family":"Endo","given":"Morinobu"},{"family":"Fujimori","given":"Toshihiko"},{"family":"Kaneko","given":"Katsumi"},{"family":"Terrones","given":"Mauricio"},{"family":"Behrends","given":"Jan"},{"family":"Eckmann","given":"Axel"},{"family":"Casiraghi","given":"Cinzia"},{"family":"Novoselov","given":"Kostya S."},{"family":"Saito","given":"Riichiro"},{"family":"Dresselhaus","given":"Mildred S."}],"issued":{"date-parts":[["2012",7,24]]}}},{"id":1259,"uris":["http://zotero.org/groups/35356/items/L4MTJZ7S"],"uri":["http://zotero.org/groups/35356/items/L4MTJZ7S"],"itemData":{"id":1259,"type":"article-journal","container-title":"J. Mater. Chem.","DOI":"10.1039/C1JM14694G","ISSN":"0959-9428, 1364-5501","issue":"2","journalAbbreviation":"J. Mater. Chem.","language":"en","page":"390-395","source":"DOI.org (Crossref)","title":"Synthesis of boron doped graphene for oxygen reduction reaction in fuel cells","volume":"22","author":[{"family":"Sheng","given":"Zhen-Huan"},{"family":"Gao","given":"Hong-Li"},{"family":"Bao","given":"Wen-Jing"},{"family":"Wang","given":"Feng-Bin"},{"family":"Xia","given":"Xing-Hua"}],"issued":{"date-parts":[["2012"]]}}},{"id":1552,"uris":["http://zotero.org/groups/35356/items/EJC5RBVC"],"uri":["http://zotero.org/groups/35356/items/EJC5RBVC"],"itemData":{"id":1552,"type":"article-journal","container-title":"Physical Review B","DOI":"10.1103/PhysRevB.87.155437","ISSN":"1098-0121, 1550-235X","issue":"15","journalAbbreviation":"Phys. Rev. B","language":"en","page":"155437","source":"DOI.org (Crossref)","title":"Growth and electronic structure of boron-doped graphene","volume":"87","author":[{"family":"Gebhardt","given":"J."},{"family":"Koch","given":"R. J."},{"family":"Zhao","given":"W."},{"family":"Höfert","given":"O."},{"family":"Gotterbarm","given":"K."},{"family":"Mammadov","given":"S."},{"family":"Papp","given":"C."},{"family":"Görling","given":"A."},{"family":"Steinrück","given":"H.-P."},{"family":"Seyller","given":"Th."}],"issued":{"date-parts":[["2013",4,29]]}}}],"schema":"https://github.com/citation-style-language/schema/raw/master/csl-citation.json"} </w:instrText>
      </w:r>
      <w:r w:rsidR="000A3446">
        <w:fldChar w:fldCharType="separate"/>
      </w:r>
      <w:r w:rsidR="00A550EF" w:rsidRPr="00A550EF">
        <w:rPr>
          <w:rFonts w:ascii="Calibri" w:hAnsi="Calibri" w:cs="Calibri"/>
          <w:szCs w:val="24"/>
          <w:vertAlign w:val="superscript"/>
        </w:rPr>
        <w:t>58–60</w:t>
      </w:r>
      <w:r w:rsidR="000A3446">
        <w:fldChar w:fldCharType="end"/>
      </w:r>
      <w:r w:rsidR="009074E4">
        <w:t>.</w:t>
      </w:r>
      <w:r w:rsidR="00B53C5D">
        <w:t xml:space="preserve"> </w:t>
      </w:r>
    </w:p>
    <w:p w14:paraId="4CD8CAF8" w14:textId="1A6CC359" w:rsidR="00DF7913" w:rsidRDefault="00BC0585" w:rsidP="0062083F">
      <w:r>
        <w:t xml:space="preserve">Based on the SEM and TEM micrographs, Raman and XPS </w:t>
      </w:r>
      <w:r w:rsidR="00430705">
        <w:t>spectroscopies</w:t>
      </w:r>
      <w:r>
        <w:t xml:space="preserve">, and the literature, we have developed a model of BOD-carbon filament formation based on B-induced strain of the graphitic carbon lattice. The model is summarized in the bottom two illustrations in Figure 5. Simply stated, tensile strain within the graphene sheets forming the nanographite of BOD-carbon flips the direction of curvature of the GUITAR carbon hemispheres, such that the growth direction is now normal to the substrate. This is supported by the </w:t>
      </w:r>
      <w:r w:rsidR="00164D53">
        <w:t>reduction of the Raman G band of BOD-carbon relative to GUITAR, which corresponds to tensile strain</w:t>
      </w:r>
      <w:r w:rsidR="00164D53">
        <w:fldChar w:fldCharType="begin"/>
      </w:r>
      <w:r w:rsidR="00A550EF">
        <w:instrText xml:space="preserve"> ADDIN ZOTERO_ITEM CSL_CITATION {"citationID":"vYLR0xCp","properties":{"formattedCitation":"\\super 55\\nosupersub{}","plainCitation":"55","noteIndex":0},"citationItems":[{"id":1647,"uris":["http://zotero.org/groups/35356/items/3WDVKXHR"],"uri":["http://zotero.org/groups/35356/items/3WDVKXHR"],"itemData":{"id":1647,"type":"article-journal","container-title":"Physical Review B","DOI":"10.1103/PhysRevB.85.033407","ISSN":"1098-0121, 1550-235X","issue":"3","language":"en","source":"Crossref","title":"Nonlinear strain effects in double-resonance Raman bands of graphite, graphene, and related materials","URL":"https://link.aps.org/doi/10.1103/PhysRevB.85.033407","volume":"85","author":[{"family":"Corro","given":"Elena","non-dropping-particle":"del"},{"family":"Taravillo","given":"Mercedes"},{"family":"Baonza","given":"Valentín G."}],"accessed":{"date-parts":[["2020",7,2]]},"issued":{"date-parts":[["2012",1,24]]}}}],"schema":"https://github.com/citation-style-language/schema/raw/master/csl-citation.json"} </w:instrText>
      </w:r>
      <w:r w:rsidR="00164D53">
        <w:fldChar w:fldCharType="separate"/>
      </w:r>
      <w:r w:rsidR="00A550EF" w:rsidRPr="00A550EF">
        <w:rPr>
          <w:rFonts w:ascii="Calibri" w:hAnsi="Calibri" w:cs="Calibri"/>
          <w:szCs w:val="24"/>
          <w:vertAlign w:val="superscript"/>
        </w:rPr>
        <w:t>55</w:t>
      </w:r>
      <w:r w:rsidR="00164D53">
        <w:fldChar w:fldCharType="end"/>
      </w:r>
      <w:r w:rsidR="00535DD1">
        <w:t>,</w:t>
      </w:r>
      <w:r w:rsidR="00164D53">
        <w:t xml:space="preserve"> and modeling of the effect of B-doping of the graphene lattice. As a consequence of the growth normal to the substrate, </w:t>
      </w:r>
      <w:r w:rsidR="00AC782B">
        <w:t>the carbon hemispheres of GUITAR continue to grow. However, because of the tensile strain, the carbon hemispheres attempt to close. The radius of the inner core of the hemisphere can accomplish this feat</w:t>
      </w:r>
      <w:r w:rsidR="00430705">
        <w:t>, where we</w:t>
      </w:r>
      <w:r w:rsidR="00AC782B">
        <w:t xml:space="preserve"> hypothesize that this is due to the combination of the tensile stress and </w:t>
      </w:r>
      <w:r w:rsidR="002C2F3A">
        <w:t xml:space="preserve">the </w:t>
      </w:r>
      <w:r w:rsidR="00AC782B">
        <w:t>Van der W</w:t>
      </w:r>
      <w:r w:rsidR="00D842AD">
        <w:t>aa</w:t>
      </w:r>
      <w:r w:rsidR="00AC782B">
        <w:t>l</w:t>
      </w:r>
      <w:r w:rsidR="004C66EB">
        <w:t>s</w:t>
      </w:r>
      <w:r w:rsidR="00AC782B">
        <w:t xml:space="preserve"> </w:t>
      </w:r>
      <w:r w:rsidR="002C2F3A">
        <w:t>attraction</w:t>
      </w:r>
      <w:r w:rsidR="00AC782B">
        <w:t xml:space="preserve"> between graphene sheets. However, at larger radii, the tensile stress and </w:t>
      </w:r>
      <w:r w:rsidR="004C66EB">
        <w:t xml:space="preserve">the </w:t>
      </w:r>
      <w:r w:rsidR="00AC782B">
        <w:t>Van der W</w:t>
      </w:r>
      <w:r w:rsidR="00D842AD">
        <w:t>aa</w:t>
      </w:r>
      <w:r w:rsidR="00AC782B">
        <w:t>l</w:t>
      </w:r>
      <w:r w:rsidR="004C66EB">
        <w:t>s attraction</w:t>
      </w:r>
      <w:r w:rsidR="00AC782B">
        <w:t xml:space="preserve"> </w:t>
      </w:r>
      <w:r w:rsidR="002C2F3A">
        <w:t xml:space="preserve">is </w:t>
      </w:r>
      <w:r w:rsidR="00125B32">
        <w:t>insufficient,</w:t>
      </w:r>
      <w:r w:rsidR="002C2F3A">
        <w:t xml:space="preserve"> and the outer layers of the carbon hemisphere </w:t>
      </w:r>
      <w:r w:rsidR="004C66EB">
        <w:t>decouple from the inner core</w:t>
      </w:r>
      <w:r w:rsidR="002C2F3A">
        <w:t xml:space="preserve"> and, instead, continue to grow vertically to form the tubular filament. The </w:t>
      </w:r>
      <w:r w:rsidR="003A38A4">
        <w:t xml:space="preserve">closed core and ellipsoidal follicle </w:t>
      </w:r>
      <w:r w:rsidR="00985705">
        <w:t>that tapers before the hollow filament forms</w:t>
      </w:r>
      <w:r w:rsidR="003A38A4">
        <w:t xml:space="preserve"> </w:t>
      </w:r>
      <w:r w:rsidR="002C2F3A">
        <w:t>in Figure</w:t>
      </w:r>
      <w:r w:rsidR="003A38A4">
        <w:t xml:space="preserve"> 3 </w:t>
      </w:r>
      <w:r w:rsidR="003A38A4">
        <w:lastRenderedPageBreak/>
        <w:t>support</w:t>
      </w:r>
      <w:r w:rsidR="00985705">
        <w:t>s</w:t>
      </w:r>
      <w:r w:rsidR="003A38A4">
        <w:t xml:space="preserve"> the model. </w:t>
      </w:r>
      <w:r w:rsidR="00985705">
        <w:t xml:space="preserve">The strength of the model is its simplicity and that it incorporates known phenomena of carbon formation. More importantly, it suggests that strain can be utilized as a growth parameter for </w:t>
      </w:r>
      <w:r w:rsidR="00D75706">
        <w:t>design</w:t>
      </w:r>
      <w:r w:rsidR="00A468B8">
        <w:t>ing</w:t>
      </w:r>
      <w:r w:rsidR="00985705">
        <w:t xml:space="preserve"> </w:t>
      </w:r>
      <w:r w:rsidR="005D33D9">
        <w:t xml:space="preserve">macroscopic forms of carbon with attributes specific to a </w:t>
      </w:r>
      <w:r w:rsidR="007E3FD5">
        <w:t xml:space="preserve">proposed </w:t>
      </w:r>
      <w:r w:rsidR="005D33D9">
        <w:t>application.</w:t>
      </w:r>
    </w:p>
    <w:p w14:paraId="41DC227E" w14:textId="489FAD9D" w:rsidR="00FE1B06" w:rsidRDefault="008F7BA9" w:rsidP="0062083F">
      <w:r>
        <w:rPr>
          <w:b/>
        </w:rPr>
        <w:t>OUTLOOK</w:t>
      </w:r>
    </w:p>
    <w:p w14:paraId="740FD1F4" w14:textId="19C81E1E" w:rsidR="00685773" w:rsidRDefault="00D842AD" w:rsidP="00685773">
      <w:r>
        <w:t xml:space="preserve">While BOD-carbon filaments are hollow </w:t>
      </w:r>
      <w:r w:rsidR="007440BB">
        <w:t xml:space="preserve">like </w:t>
      </w:r>
      <w:r w:rsidR="00685773">
        <w:t>well-known CNT</w:t>
      </w:r>
      <w:r>
        <w:t xml:space="preserve">, they are significantly different and, therefore, are amenable </w:t>
      </w:r>
      <w:r w:rsidR="004A758A">
        <w:t xml:space="preserve">for </w:t>
      </w:r>
      <w:r>
        <w:t xml:space="preserve">use in applications that are beyond the capabilities of CNT. </w:t>
      </w:r>
      <w:r w:rsidR="00685773">
        <w:t xml:space="preserve"> </w:t>
      </w:r>
      <w:r>
        <w:t xml:space="preserve">The ability of only 3% </w:t>
      </w:r>
      <w:r w:rsidR="00685773">
        <w:t xml:space="preserve">of B </w:t>
      </w:r>
      <w:r>
        <w:t xml:space="preserve">doping to </w:t>
      </w:r>
      <w:r w:rsidR="00685773">
        <w:t xml:space="preserve">completely invert the </w:t>
      </w:r>
      <w:r>
        <w:t>curvature of the carbon hemispheres of GUITAR and</w:t>
      </w:r>
      <w:r w:rsidR="00685773">
        <w:t xml:space="preserve"> create </w:t>
      </w:r>
      <w:r>
        <w:t xml:space="preserve">macroscopic </w:t>
      </w:r>
      <w:r w:rsidR="00685773">
        <w:t>hollow tubular structures</w:t>
      </w:r>
      <w:r>
        <w:t xml:space="preserve"> compels one to consider the possibility of creating macroscopic carbon structures that have attributes of nanographite and the free space within that can readily be filled with any manner of material</w:t>
      </w:r>
      <w:r w:rsidR="00685773">
        <w:t xml:space="preserve">. </w:t>
      </w:r>
      <w:r>
        <w:t xml:space="preserve">Furthermore, utilizing doping-induced strain as </w:t>
      </w:r>
      <w:r w:rsidR="004A758A">
        <w:t xml:space="preserve">a </w:t>
      </w:r>
      <w:r>
        <w:t xml:space="preserve">tool for designing macroscopic carbon. Note that the observed </w:t>
      </w:r>
      <w:r w:rsidR="00E14976">
        <w:t>phenomenon</w:t>
      </w:r>
      <w:r>
        <w:t xml:space="preserve"> is unlikely to translate to the nanoscale due to the relative strength of Van der Waals forces at this scale. </w:t>
      </w:r>
    </w:p>
    <w:p w14:paraId="63D62B6F" w14:textId="78167DD0" w:rsidR="00344382" w:rsidRDefault="00547076" w:rsidP="00EB665C">
      <w:pPr>
        <w:rPr>
          <w:rFonts w:eastAsiaTheme="minorEastAsia"/>
        </w:rPr>
      </w:pPr>
      <w:r>
        <w:rPr>
          <w:rFonts w:eastAsiaTheme="minorEastAsia"/>
        </w:rPr>
        <w:t xml:space="preserve">Although </w:t>
      </w:r>
      <w:r w:rsidRPr="00F80812">
        <w:rPr>
          <w:rFonts w:eastAsiaTheme="minorEastAsia"/>
        </w:rPr>
        <w:t xml:space="preserve">past research has shown </w:t>
      </w:r>
      <w:r>
        <w:rPr>
          <w:rFonts w:eastAsiaTheme="minorEastAsia"/>
        </w:rPr>
        <w:t xml:space="preserve">that </w:t>
      </w:r>
      <w:r w:rsidRPr="00F80812">
        <w:rPr>
          <w:rFonts w:eastAsiaTheme="minorEastAsia"/>
        </w:rPr>
        <w:t>B doping of graphene speed</w:t>
      </w:r>
      <w:r w:rsidR="00821AB4">
        <w:rPr>
          <w:rFonts w:eastAsiaTheme="minorEastAsia"/>
        </w:rPr>
        <w:t>s</w:t>
      </w:r>
      <w:r w:rsidRPr="00F80812">
        <w:rPr>
          <w:rFonts w:eastAsiaTheme="minorEastAsia"/>
        </w:rPr>
        <w:t xml:space="preserve"> up Li diffusion through sheets and enhance</w:t>
      </w:r>
      <w:r w:rsidR="00821AB4">
        <w:rPr>
          <w:rFonts w:eastAsiaTheme="minorEastAsia"/>
        </w:rPr>
        <w:t>s</w:t>
      </w:r>
      <w:r w:rsidRPr="00F80812">
        <w:rPr>
          <w:rFonts w:eastAsiaTheme="minorEastAsia"/>
        </w:rPr>
        <w:t xml:space="preserve"> battery capacity</w:t>
      </w:r>
      <w:r>
        <w:rPr>
          <w:rFonts w:eastAsiaTheme="minorEastAsia"/>
        </w:rPr>
        <w:fldChar w:fldCharType="begin"/>
      </w:r>
      <w:r w:rsidR="00A550EF">
        <w:rPr>
          <w:rFonts w:eastAsiaTheme="minorEastAsia"/>
        </w:rPr>
        <w:instrText xml:space="preserve"> ADDIN ZOTERO_ITEM CSL_CITATION {"citationID":"EFup9Kh1","properties":{"formattedCitation":"\\super 61,62\\nosupersub{}","plainCitation":"61,62","noteIndex":0},"citationItems":[{"id":"70VuK4VJ/1cSr2BpZ","uris":["http://zotero.org/users/5395537/items/VFPLX29V"],"uri":["http://zotero.org/users/5395537/items/VFPLX29V"],"itemData":{"id":1651,"type":"article-journal","abstract":"One great challenge in the development of lithium ion batteries is to simultaneously achieve high power and large energy capacity at fast charge and discharge rates for several minutes to seconds. Here we show that nitrogen- or boron-doped graphene can be used as a promising anode for high-power and high-energy lithium ion batteries under high-rate charge and discharge conditions. The doped graphene shows a high reversible capacity of &gt;1040 mAh g–1 at a low rate of 50 mA g–1. More importantly, it can be quickly charged and discharged in a very short time of 1 h to several tens of seconds together with high-rate capability and excellent long-term cyclability. For example, a very high capacity of </w:instrText>
      </w:r>
      <w:r w:rsidR="00A550EF">
        <w:rPr>
          <w:rFonts w:ascii="Cambria Math" w:eastAsiaTheme="minorEastAsia" w:hAnsi="Cambria Math" w:cs="Cambria Math"/>
        </w:rPr>
        <w:instrText>∼</w:instrText>
      </w:r>
      <w:r w:rsidR="00A550EF">
        <w:rPr>
          <w:rFonts w:eastAsiaTheme="minorEastAsia"/>
        </w:rPr>
        <w:instrText xml:space="preserve">199 and 235 mAh g–1 was obtained for the N-doped graphene and B-doped graphene at 25 A g–1 (about 30 s to full charge). We believe that the unique two-dimensional structure, disordered surface morphology, heteroatomic defects, better electrode/electrolyte wettability, increased intersheet distance, improved electrical conductivity, and thermal stability of the doped graphene are beneficial to rapid surface Li+ absorption and ultrafast Li+ diffusion and electron transport, and thus make the doped materials superior to those of pristine chemically derived graphene and other carbonaceous materials.","container-title":"ACS Nano","DOI":"10.1021/nn2006249","ISSN":"1936-0851","issue":"7","journalAbbreviation":"ACS Nano","note":"publisher: American Chemical Society","page":"5463-5471","source":"ACS Publications","title":"Doped Graphene Sheets As Anode Materials with Superhigh Rate and Large Capacity for Lithium Ion Batteries","volume":"5","author":[{"family":"Wu","given":"Zhong-Shuai"},{"family":"Ren","given":"Wencai"},{"family":"Xu","given":"Li"},{"family":"Li","given":"Feng"},{"family":"Cheng","given":"Hui-Ming"}],"issued":{"date-parts":[["2011",7,26]]}}},{"id":"70VuK4VJ/b4dB2Lcp","uris":["http://zotero.org/users/5395537/items/TEYPYWAZ"],"uri":["http://zotero.org/users/5395537/items/TEYPYWAZ"],"itemData":{"id":1653,"type":"article-journal","abstract":"The present work demonstrates a facile route for the large-scale, catalyst free, and green synthesis approach of boron doped graphene (B-G) and its use as high performance anode material for Li ion battery (LIB) application. Boron atoms were doped into graphene framework with an atomic percentage of 5.93% via hydrogen induced thermal reduction technique using graphite oxide and boric acid as precursors. Various characterization techniques were used to confirm the boron doping in graphene sheets. B-G as anode material shows a discharge capacity of 548mAhg−1 at 100mAg−1 after 30th cycles. At high current density value of 1Ag−1, B-G as anode material enhances the specific capacity by about 1.7 times compared to pristine graphene. The present study shows a simplistic way of boron doping in graphene leading to an enhanced Li ion adsorption due to the change in electronic states.","container-title":"Materials Research Bulletin","DOI":"10.1016/j.materresbull.2014.10.049","ISSN":"0025-5408","journalAbbreviation":"Materials Research Bulletin","language":"en","page":"383-390","source":"ScienceDirect","title":"Green synthesis of boron doped graphene and its application as high performance anode material in Li ion battery","volume":"61","author":[{"family":"Sahoo","given":"Madhumita"},{"family":"Sreena","given":"K. P."},{"family":"Vinayan","given":"B. P."},{"family":"Ramaprabhu","given":"S."}],"issued":{"date-parts":[["2015",1,1]]}}}],"schema":"https://github.com/citation-style-language/schema/raw/master/csl-citation.json"} </w:instrText>
      </w:r>
      <w:r>
        <w:rPr>
          <w:rFonts w:eastAsiaTheme="minorEastAsia"/>
        </w:rPr>
        <w:fldChar w:fldCharType="separate"/>
      </w:r>
      <w:r w:rsidR="00A550EF" w:rsidRPr="00A550EF">
        <w:rPr>
          <w:rFonts w:ascii="Calibri" w:hAnsi="Calibri" w:cs="Calibri"/>
          <w:szCs w:val="24"/>
          <w:vertAlign w:val="superscript"/>
        </w:rPr>
        <w:t>61,62</w:t>
      </w:r>
      <w:r>
        <w:rPr>
          <w:rFonts w:eastAsiaTheme="minorEastAsia"/>
        </w:rPr>
        <w:fldChar w:fldCharType="end"/>
      </w:r>
      <w:r>
        <w:rPr>
          <w:rFonts w:eastAsiaTheme="minorEastAsia"/>
        </w:rPr>
        <w:t xml:space="preserve">, we believe that if diffusion through the walls of the BOD-carbon is possible, there are clear advantages </w:t>
      </w:r>
      <w:r w:rsidR="004A758A">
        <w:rPr>
          <w:rFonts w:eastAsiaTheme="minorEastAsia"/>
        </w:rPr>
        <w:t xml:space="preserve">to using </w:t>
      </w:r>
      <w:r>
        <w:rPr>
          <w:rFonts w:eastAsiaTheme="minorEastAsia"/>
        </w:rPr>
        <w:t xml:space="preserve">this material </w:t>
      </w:r>
      <w:r w:rsidR="004A758A">
        <w:rPr>
          <w:rFonts w:eastAsiaTheme="minorEastAsia"/>
        </w:rPr>
        <w:t>in</w:t>
      </w:r>
      <w:r>
        <w:rPr>
          <w:rFonts w:eastAsiaTheme="minorEastAsia"/>
        </w:rPr>
        <w:t xml:space="preserve"> a Li-Ion </w:t>
      </w:r>
      <w:r w:rsidR="004A758A">
        <w:rPr>
          <w:rFonts w:eastAsiaTheme="minorEastAsia"/>
        </w:rPr>
        <w:t xml:space="preserve">battery </w:t>
      </w:r>
      <w:r>
        <w:rPr>
          <w:rFonts w:eastAsiaTheme="minorEastAsia"/>
        </w:rPr>
        <w:t>electrode</w:t>
      </w:r>
      <w:r w:rsidR="004A758A">
        <w:rPr>
          <w:rFonts w:eastAsiaTheme="minorEastAsia"/>
        </w:rPr>
        <w:t>s</w:t>
      </w:r>
      <w:r w:rsidR="00344382">
        <w:rPr>
          <w:rFonts w:eastAsiaTheme="minorEastAsia"/>
        </w:rPr>
        <w:t xml:space="preserve"> </w:t>
      </w:r>
      <w:r w:rsidR="004A758A">
        <w:rPr>
          <w:rFonts w:eastAsiaTheme="minorEastAsia"/>
        </w:rPr>
        <w:t>and</w:t>
      </w:r>
      <w:r w:rsidR="007B3EFE">
        <w:rPr>
          <w:rFonts w:eastAsiaTheme="minorEastAsia"/>
        </w:rPr>
        <w:t xml:space="preserve"> </w:t>
      </w:r>
      <w:r w:rsidR="00344382">
        <w:rPr>
          <w:rFonts w:eastAsiaTheme="minorEastAsia"/>
        </w:rPr>
        <w:t xml:space="preserve">hydrogen </w:t>
      </w:r>
      <w:r w:rsidR="004A758A">
        <w:rPr>
          <w:rFonts w:eastAsiaTheme="minorEastAsia"/>
        </w:rPr>
        <w:t>absorption</w:t>
      </w:r>
      <w:r>
        <w:rPr>
          <w:rFonts w:eastAsiaTheme="minorEastAsia"/>
        </w:rPr>
        <w:t>.</w:t>
      </w:r>
      <w:r w:rsidR="00434F77">
        <w:rPr>
          <w:rFonts w:eastAsiaTheme="minorEastAsia"/>
        </w:rPr>
        <w:t xml:space="preserve"> </w:t>
      </w:r>
      <w:r w:rsidR="00344382">
        <w:rPr>
          <w:rFonts w:eastAsiaTheme="minorEastAsia"/>
        </w:rPr>
        <w:t xml:space="preserve">It has already </w:t>
      </w:r>
      <w:r w:rsidR="004A758A">
        <w:rPr>
          <w:rFonts w:eastAsiaTheme="minorEastAsia"/>
        </w:rPr>
        <w:t xml:space="preserve">been </w:t>
      </w:r>
      <w:r w:rsidR="00344382">
        <w:rPr>
          <w:rFonts w:eastAsiaTheme="minorEastAsia"/>
        </w:rPr>
        <w:t xml:space="preserve">demonstrated that B doping of graphite dramatically increases </w:t>
      </w:r>
      <w:r w:rsidR="00CC513F">
        <w:rPr>
          <w:rFonts w:eastAsiaTheme="minorEastAsia"/>
        </w:rPr>
        <w:t xml:space="preserve">hydrogen </w:t>
      </w:r>
      <w:r w:rsidR="004A758A">
        <w:rPr>
          <w:rFonts w:eastAsiaTheme="minorEastAsia"/>
        </w:rPr>
        <w:t>absorption</w:t>
      </w:r>
      <w:r w:rsidR="004A758A">
        <w:rPr>
          <w:rFonts w:eastAsiaTheme="minorEastAsia"/>
        </w:rPr>
        <w:fldChar w:fldCharType="begin"/>
      </w:r>
      <w:r w:rsidR="00A550EF">
        <w:rPr>
          <w:rFonts w:eastAsiaTheme="minorEastAsia"/>
        </w:rPr>
        <w:instrText xml:space="preserve"> ADDIN ZOTERO_ITEM CSL_CITATION {"citationID":"8q6BHQtW","properties":{"formattedCitation":"\\super 63\\nosupersub{}","plainCitation":"63","noteIndex":0},"citationItems":[{"id":"70VuK4VJ/gZKHfVin","uris":["http://zotero.org/users/5395537/items/VMDWF6S2"],"uri":["http://zotero.org/users/5395537/items/VMDWF6S2"],"itemData":{"id":1650,"type":"article-journal","container-title":"The Journal of Chemical Physics","DOI":"10.1063/1.1738636","ISSN":"0021-9606, 1089-7690","issue":"24","journalAbbreviation":"The Journal of Chemical Physics","language":"en","page":"11882-11888","source":"DOI.org (Crossref)","title":"Adsorption, diffusion, and recombination of hydrogen on pure and boron-doped graphite surfaces","volume":"120","author":[{"family":"Ferro","given":"Y."},{"family":"Marinelli","given":"F."},{"family":"Jelea","given":"A."},{"family":"Allouche","given":"A."}],"issued":{"date-parts":[["2004",6,22]]}}}],"schema":"https://github.com/citation-style-language/schema/raw/master/csl-citation.json"} </w:instrText>
      </w:r>
      <w:r w:rsidR="004A758A">
        <w:rPr>
          <w:rFonts w:eastAsiaTheme="minorEastAsia"/>
        </w:rPr>
        <w:fldChar w:fldCharType="separate"/>
      </w:r>
      <w:r w:rsidR="00A550EF" w:rsidRPr="00A550EF">
        <w:rPr>
          <w:rFonts w:ascii="Calibri" w:hAnsi="Calibri" w:cs="Calibri"/>
          <w:szCs w:val="24"/>
          <w:vertAlign w:val="superscript"/>
        </w:rPr>
        <w:t>63</w:t>
      </w:r>
      <w:r w:rsidR="004A758A">
        <w:rPr>
          <w:rFonts w:eastAsiaTheme="minorEastAsia"/>
        </w:rPr>
        <w:fldChar w:fldCharType="end"/>
      </w:r>
      <w:r w:rsidR="00CC513F">
        <w:rPr>
          <w:rFonts w:eastAsiaTheme="minorEastAsia"/>
        </w:rPr>
        <w:t xml:space="preserve">, but the </w:t>
      </w:r>
      <w:r w:rsidR="00014F7C">
        <w:rPr>
          <w:rFonts w:eastAsiaTheme="minorEastAsia"/>
        </w:rPr>
        <w:t xml:space="preserve">hollow </w:t>
      </w:r>
      <w:r w:rsidR="004A758A">
        <w:rPr>
          <w:rFonts w:eastAsiaTheme="minorEastAsia"/>
        </w:rPr>
        <w:t xml:space="preserve">nature </w:t>
      </w:r>
      <w:r w:rsidR="009E445A">
        <w:rPr>
          <w:rFonts w:eastAsiaTheme="minorEastAsia"/>
        </w:rPr>
        <w:t>o</w:t>
      </w:r>
      <w:r w:rsidR="004A758A">
        <w:rPr>
          <w:rFonts w:eastAsiaTheme="minorEastAsia"/>
        </w:rPr>
        <w:t>f</w:t>
      </w:r>
      <w:r w:rsidR="009E445A">
        <w:rPr>
          <w:rFonts w:eastAsiaTheme="minorEastAsia"/>
        </w:rPr>
        <w:t xml:space="preserve"> BOD-carbon </w:t>
      </w:r>
      <w:r w:rsidR="004A758A">
        <w:rPr>
          <w:rFonts w:eastAsiaTheme="minorEastAsia"/>
        </w:rPr>
        <w:t xml:space="preserve">allows </w:t>
      </w:r>
      <w:r w:rsidR="00014F7C">
        <w:rPr>
          <w:rFonts w:eastAsiaTheme="minorEastAsia"/>
        </w:rPr>
        <w:t xml:space="preserve">hydrogen </w:t>
      </w:r>
      <w:r w:rsidR="004A758A">
        <w:rPr>
          <w:rFonts w:eastAsiaTheme="minorEastAsia"/>
        </w:rPr>
        <w:t>to absorb into the inner and outer walls, thereby increasing absorption/desorption rates and capacity</w:t>
      </w:r>
      <w:r w:rsidR="00014F7C">
        <w:rPr>
          <w:rFonts w:eastAsiaTheme="minorEastAsia"/>
        </w:rPr>
        <w:t>.</w:t>
      </w:r>
      <w:r w:rsidR="00053947">
        <w:rPr>
          <w:rFonts w:eastAsiaTheme="minorEastAsia"/>
        </w:rPr>
        <w:t xml:space="preserve"> </w:t>
      </w:r>
      <w:r w:rsidR="000800F9">
        <w:rPr>
          <w:rFonts w:eastAsiaTheme="minorEastAsia"/>
        </w:rPr>
        <w:t>D</w:t>
      </w:r>
      <w:r w:rsidR="00394B0F" w:rsidRPr="00F80812">
        <w:rPr>
          <w:rFonts w:eastAsiaTheme="minorEastAsia"/>
        </w:rPr>
        <w:t xml:space="preserve">epending on the B concentration, H will </w:t>
      </w:r>
      <w:r w:rsidR="004A758A" w:rsidRPr="00F80812">
        <w:rPr>
          <w:rFonts w:eastAsiaTheme="minorEastAsia"/>
        </w:rPr>
        <w:t>a</w:t>
      </w:r>
      <w:r w:rsidR="004A758A">
        <w:rPr>
          <w:rFonts w:eastAsiaTheme="minorEastAsia"/>
        </w:rPr>
        <w:t>b</w:t>
      </w:r>
      <w:r w:rsidR="004A758A" w:rsidRPr="00F80812">
        <w:rPr>
          <w:rFonts w:eastAsiaTheme="minorEastAsia"/>
        </w:rPr>
        <w:t xml:space="preserve">sorb </w:t>
      </w:r>
      <w:r w:rsidR="00394B0F" w:rsidRPr="00F80812">
        <w:rPr>
          <w:rFonts w:eastAsiaTheme="minorEastAsia"/>
        </w:rPr>
        <w:t>preferentially near B atoms and promote the formation of H clusters</w:t>
      </w:r>
      <w:r w:rsidR="00394B0F" w:rsidRPr="00F80812">
        <w:rPr>
          <w:rFonts w:eastAsiaTheme="minorEastAsia"/>
        </w:rPr>
        <w:fldChar w:fldCharType="begin"/>
      </w:r>
      <w:r w:rsidR="00A550EF">
        <w:rPr>
          <w:rFonts w:eastAsiaTheme="minorEastAsia"/>
        </w:rPr>
        <w:instrText xml:space="preserve"> ADDIN ZOTERO_ITEM CSL_CITATION {"citationID":"VuIbMUFV","properties":{"formattedCitation":"\\super 64\\nosupersub{}","plainCitation":"64","noteIndex":0},"citationItems":[{"id":"70VuK4VJ/3FPoIDTC","uris":["http://zotero.org/users/5395537/items/8XYW9B5N"],"uri":["http://zotero.org/users/5395537/items/8XYW9B5N"],"itemData":{"id":1649,"type":"article-journal","container-title":"Nanotechnology","DOI":"10.1088/0957-4484/19/15/155708","ISSN":"0957-4484, 1361-6528","issue":"15","journalAbbreviation":"Nanotechnology","language":"en","page":"155708","source":"DOI.org (Crossref)","title":"Hydrogen adsorption on boron doped graphene: an &lt;i&gt;ab initio&lt;/i&gt; study","title-short":"Hydrogen adsorption on boron doped graphene","volume":"19","author":[{"family":"Miwa","given":"R H"},{"family":"Martins","given":"T B"},{"family":"Fazzio","given":"A"}],"issued":{"date-parts":[["2008",4,16]]}}}],"schema":"https://github.com/citation-style-language/schema/raw/master/csl-citation.json"} </w:instrText>
      </w:r>
      <w:r w:rsidR="00394B0F" w:rsidRPr="00F80812">
        <w:rPr>
          <w:rFonts w:eastAsiaTheme="minorEastAsia"/>
        </w:rPr>
        <w:fldChar w:fldCharType="separate"/>
      </w:r>
      <w:r w:rsidR="00A550EF" w:rsidRPr="00A550EF">
        <w:rPr>
          <w:rFonts w:ascii="Calibri" w:hAnsi="Calibri" w:cs="Calibri"/>
          <w:szCs w:val="24"/>
          <w:vertAlign w:val="superscript"/>
        </w:rPr>
        <w:t>64</w:t>
      </w:r>
      <w:r w:rsidR="00394B0F" w:rsidRPr="00F80812">
        <w:rPr>
          <w:rFonts w:eastAsiaTheme="minorEastAsia"/>
        </w:rPr>
        <w:fldChar w:fldCharType="end"/>
      </w:r>
      <w:r w:rsidR="00394B0F">
        <w:rPr>
          <w:rFonts w:eastAsiaTheme="minorEastAsia"/>
        </w:rPr>
        <w:t>. Thus, controlling B content will allow us to</w:t>
      </w:r>
      <w:r w:rsidR="00394B0F" w:rsidRPr="00F80812">
        <w:rPr>
          <w:rFonts w:eastAsiaTheme="minorEastAsia"/>
        </w:rPr>
        <w:t xml:space="preserve"> tun</w:t>
      </w:r>
      <w:r w:rsidR="00394B0F">
        <w:rPr>
          <w:rFonts w:eastAsiaTheme="minorEastAsia"/>
        </w:rPr>
        <w:t xml:space="preserve">e the H </w:t>
      </w:r>
      <w:r w:rsidR="004A758A">
        <w:rPr>
          <w:rFonts w:eastAsiaTheme="minorEastAsia"/>
        </w:rPr>
        <w:t xml:space="preserve">absorption </w:t>
      </w:r>
      <w:r w:rsidR="00394B0F">
        <w:rPr>
          <w:rFonts w:eastAsiaTheme="minorEastAsia"/>
        </w:rPr>
        <w:t>o</w:t>
      </w:r>
      <w:r w:rsidR="00F40C9C">
        <w:rPr>
          <w:rFonts w:eastAsiaTheme="minorEastAsia"/>
        </w:rPr>
        <w:t>f</w:t>
      </w:r>
      <w:r w:rsidR="00394B0F">
        <w:rPr>
          <w:rFonts w:eastAsiaTheme="minorEastAsia"/>
        </w:rPr>
        <w:t xml:space="preserve"> this material</w:t>
      </w:r>
      <w:r w:rsidR="00394B0F" w:rsidRPr="00F80812">
        <w:rPr>
          <w:rFonts w:eastAsiaTheme="minorEastAsia"/>
        </w:rPr>
        <w:t xml:space="preserve">. </w:t>
      </w:r>
      <w:r w:rsidR="00C079CD">
        <w:rPr>
          <w:rFonts w:eastAsiaTheme="minorEastAsia"/>
        </w:rPr>
        <w:t>BOD-c</w:t>
      </w:r>
      <w:r w:rsidR="00394B0F" w:rsidRPr="00F80812">
        <w:rPr>
          <w:rFonts w:eastAsiaTheme="minorEastAsia"/>
        </w:rPr>
        <w:t>arbon</w:t>
      </w:r>
      <w:r w:rsidR="004A758A">
        <w:rPr>
          <w:rFonts w:eastAsiaTheme="minorEastAsia"/>
        </w:rPr>
        <w:t xml:space="preserve"> </w:t>
      </w:r>
      <w:r w:rsidR="00394B0F" w:rsidRPr="00F80812">
        <w:rPr>
          <w:rFonts w:eastAsiaTheme="minorEastAsia"/>
        </w:rPr>
        <w:t xml:space="preserve">undoubtedly has </w:t>
      </w:r>
      <w:r w:rsidR="004A758A">
        <w:rPr>
          <w:rFonts w:eastAsiaTheme="minorEastAsia"/>
        </w:rPr>
        <w:t xml:space="preserve">the </w:t>
      </w:r>
      <w:r w:rsidR="00394B0F" w:rsidRPr="00F80812">
        <w:rPr>
          <w:rFonts w:eastAsiaTheme="minorEastAsia"/>
        </w:rPr>
        <w:t xml:space="preserve">potential </w:t>
      </w:r>
      <w:r w:rsidR="00334680">
        <w:rPr>
          <w:rFonts w:eastAsiaTheme="minorEastAsia"/>
        </w:rPr>
        <w:t xml:space="preserve">to </w:t>
      </w:r>
      <w:r w:rsidR="004A758A">
        <w:rPr>
          <w:rFonts w:eastAsiaTheme="minorEastAsia"/>
        </w:rPr>
        <w:t>improve</w:t>
      </w:r>
      <w:r w:rsidR="00EB665C" w:rsidRPr="00F80812">
        <w:rPr>
          <w:rFonts w:eastAsiaTheme="minorEastAsia"/>
        </w:rPr>
        <w:t xml:space="preserve"> energy storage and hydrogen </w:t>
      </w:r>
      <w:r w:rsidR="004A758A" w:rsidRPr="00F80812">
        <w:rPr>
          <w:rFonts w:eastAsiaTheme="minorEastAsia"/>
        </w:rPr>
        <w:t>a</w:t>
      </w:r>
      <w:r w:rsidR="004A758A">
        <w:rPr>
          <w:rFonts w:eastAsiaTheme="minorEastAsia"/>
        </w:rPr>
        <w:t>b</w:t>
      </w:r>
      <w:r w:rsidR="004A758A" w:rsidRPr="00F80812">
        <w:rPr>
          <w:rFonts w:eastAsiaTheme="minorEastAsia"/>
        </w:rPr>
        <w:t>sorption</w:t>
      </w:r>
      <w:r w:rsidR="004A758A">
        <w:rPr>
          <w:rFonts w:eastAsiaTheme="minorEastAsia"/>
        </w:rPr>
        <w:t xml:space="preserve"> technologies</w:t>
      </w:r>
      <w:r w:rsidR="00EB665C" w:rsidRPr="00F80812">
        <w:rPr>
          <w:rFonts w:eastAsiaTheme="minorEastAsia"/>
        </w:rPr>
        <w:t>.</w:t>
      </w:r>
    </w:p>
    <w:p w14:paraId="6F2CA3B0" w14:textId="6595AF23" w:rsidR="00CC6DF9" w:rsidRPr="00BF1423" w:rsidRDefault="00273AC2" w:rsidP="00685773">
      <w:pPr>
        <w:rPr>
          <w:rFonts w:cstheme="minorHAnsi"/>
        </w:rPr>
      </w:pPr>
      <w:r>
        <w:t xml:space="preserve">It has </w:t>
      </w:r>
      <w:r w:rsidR="00FF6752">
        <w:t xml:space="preserve">also </w:t>
      </w:r>
      <w:r>
        <w:t xml:space="preserve">been shown that </w:t>
      </w:r>
      <w:r w:rsidR="00685773">
        <w:t xml:space="preserve">B inclusion reduces the oxidation of the carbon </w:t>
      </w:r>
      <w:r>
        <w:t xml:space="preserve">at </w:t>
      </w:r>
      <w:r w:rsidR="00685773">
        <w:t>high temperatures</w:t>
      </w:r>
      <w:r w:rsidR="007E1D9C">
        <w:fldChar w:fldCharType="begin"/>
      </w:r>
      <w:r w:rsidR="00A550EF">
        <w:instrText xml:space="preserve"> ADDIN ZOTERO_ITEM CSL_CITATION {"citationID":"k3TS9frm","properties":{"formattedCitation":"\\super 29,37\\nosupersub{}","plainCitation":"29,37","noteIndex":0},"citationItems":[{"id":1254,"uris":["http://zotero.org/groups/35356/items/HU2XWY4Z"],"uri":["http://zotero.org/groups/35356/items/HU2XWY4Z"],"itemData":{"id":1254,"type":"article-journal","container-title":"Carbon","DOI":"10.1016/S0008-6223(98)00156-0","ISSN":"00086223","issue":"12","journalAbbreviation":"Carbon","language":"en","page":"1841-1854","source":"DOI.org (Crossref)","title":"The role of substitutional boron in carbon oxidation","volume":"36","author":[{"family":"Radovic","given":"Ljubisa R."},{"family":"Karra","given":"Murthy"},{"family":"Skokova","given":"Kristina"},{"family":"Thrower","given":"Peter A."}],"issued":{"date-parts":[["1998"]]}}},{"id":1535,"uris":["http://zotero.org/groups/35356/items/X3FJTNAW"],"uri":["http://zotero.org/groups/35356/items/X3FJTNAW"],"itemData":{"id":1535,"type":"article-journal","container-title":"Carbon","DOI":"10.1016/0008-6223(70)90077-1","ISSN":"00086223","issue":"3","journalAbbreviation":"Carbon","language":"en","page":"375-385","source":"DOI.org (Crossref)","title":"The effect of substitutional boron on the kinetics of the carbon-oxygen reaction","volume":"8","author":[{"family":"Allardice","given":"D.J."},{"family":"Walker","given":"P.L."}],"issued":{"date-parts":[["1970",6]]}}}],"schema":"https://github.com/citation-style-language/schema/raw/master/csl-citation.json"} </w:instrText>
      </w:r>
      <w:r w:rsidR="007E1D9C">
        <w:fldChar w:fldCharType="separate"/>
      </w:r>
      <w:r w:rsidR="00A550EF" w:rsidRPr="00A550EF">
        <w:rPr>
          <w:rFonts w:ascii="Calibri" w:hAnsi="Calibri" w:cs="Calibri"/>
          <w:szCs w:val="24"/>
          <w:vertAlign w:val="superscript"/>
        </w:rPr>
        <w:t>29,37</w:t>
      </w:r>
      <w:r w:rsidR="007E1D9C">
        <w:fldChar w:fldCharType="end"/>
      </w:r>
      <w:r w:rsidR="00685773">
        <w:t xml:space="preserve">, therefore, protecting structures from corrosion. Also, the fact that these new structures are mesoscopic and hollow makes them suitable for </w:t>
      </w:r>
      <w:r w:rsidR="008A1ED9">
        <w:t>various</w:t>
      </w:r>
      <w:r w:rsidR="00685773">
        <w:t xml:space="preserve"> applications requiring large surface areas</w:t>
      </w:r>
      <w:r>
        <w:t>,</w:t>
      </w:r>
      <w:r w:rsidR="004C0AE8">
        <w:t xml:space="preserve"> as </w:t>
      </w:r>
      <w:r>
        <w:t xml:space="preserve">previously </w:t>
      </w:r>
      <w:r w:rsidR="004C0AE8">
        <w:t>mentioned</w:t>
      </w:r>
      <w:r w:rsidR="00685773">
        <w:t xml:space="preserve">. </w:t>
      </w:r>
      <w:r w:rsidR="0089130A">
        <w:t>A</w:t>
      </w:r>
      <w:r w:rsidR="00353C90">
        <w:t>s</w:t>
      </w:r>
      <w:r w:rsidR="00685773">
        <w:t xml:space="preserve"> </w:t>
      </w:r>
      <w:r>
        <w:t xml:space="preserve">for </w:t>
      </w:r>
      <w:r w:rsidR="00685773">
        <w:t>drug delivery and water purification</w:t>
      </w:r>
      <w:r>
        <w:t xml:space="preserve"> with BOD-carbon, further research is need</w:t>
      </w:r>
      <w:r w:rsidR="006B7007">
        <w:t>ed</w:t>
      </w:r>
      <w:r w:rsidR="00685773">
        <w:t xml:space="preserve">, however, since </w:t>
      </w:r>
      <w:r>
        <w:t xml:space="preserve">a </w:t>
      </w:r>
      <w:r w:rsidR="00685773">
        <w:t xml:space="preserve">metal catalyst is </w:t>
      </w:r>
      <w:r>
        <w:t xml:space="preserve">not </w:t>
      </w:r>
      <w:r w:rsidR="00685773">
        <w:t xml:space="preserve">used </w:t>
      </w:r>
      <w:r>
        <w:t xml:space="preserve">in the growth process, </w:t>
      </w:r>
      <w:r w:rsidR="00685773">
        <w:t xml:space="preserve">there is promise </w:t>
      </w:r>
      <w:r w:rsidRPr="00BF1423">
        <w:rPr>
          <w:rFonts w:cstheme="minorHAnsi"/>
        </w:rPr>
        <w:t xml:space="preserve">that this will reduce their toxicity. </w:t>
      </w:r>
      <w:r w:rsidR="00685773" w:rsidRPr="00BF1423">
        <w:rPr>
          <w:rFonts w:cstheme="minorHAnsi"/>
        </w:rPr>
        <w:t xml:space="preserve"> </w:t>
      </w:r>
    </w:p>
    <w:p w14:paraId="30A1BF6F" w14:textId="1CBDC2EC" w:rsidR="00E21BDD" w:rsidRPr="00BF1423" w:rsidRDefault="00CC6DF9" w:rsidP="0062083F">
      <w:pPr>
        <w:rPr>
          <w:rFonts w:cstheme="minorHAnsi"/>
        </w:rPr>
      </w:pPr>
      <w:r w:rsidRPr="00BF1423">
        <w:rPr>
          <w:rFonts w:cstheme="minorHAnsi"/>
        </w:rPr>
        <w:t xml:space="preserve">This all </w:t>
      </w:r>
      <w:r w:rsidR="00273AC2" w:rsidRPr="00BF1423">
        <w:rPr>
          <w:rFonts w:cstheme="minorHAnsi"/>
        </w:rPr>
        <w:t xml:space="preserve">alludes </w:t>
      </w:r>
      <w:r w:rsidRPr="00BF1423">
        <w:rPr>
          <w:rFonts w:cstheme="minorHAnsi"/>
        </w:rPr>
        <w:t xml:space="preserve">to the tunability of these structures, and subsequent </w:t>
      </w:r>
      <w:r w:rsidR="00273AC2" w:rsidRPr="00BF1423">
        <w:rPr>
          <w:rFonts w:cstheme="minorHAnsi"/>
        </w:rPr>
        <w:t xml:space="preserve">other </w:t>
      </w:r>
      <w:r w:rsidRPr="00BF1423">
        <w:rPr>
          <w:rFonts w:cstheme="minorHAnsi"/>
        </w:rPr>
        <w:t>morpholog</w:t>
      </w:r>
      <w:r w:rsidR="00CF50CE">
        <w:rPr>
          <w:rFonts w:cstheme="minorHAnsi"/>
        </w:rPr>
        <w:t>ies</w:t>
      </w:r>
      <w:r w:rsidRPr="00BF1423">
        <w:rPr>
          <w:rFonts w:cstheme="minorHAnsi"/>
        </w:rPr>
        <w:t>, where</w:t>
      </w:r>
      <w:r w:rsidR="00273AC2" w:rsidRPr="00BF1423">
        <w:rPr>
          <w:rFonts w:cstheme="minorHAnsi"/>
        </w:rPr>
        <w:t xml:space="preserve">by controlling the </w:t>
      </w:r>
      <w:r w:rsidRPr="00BF1423">
        <w:rPr>
          <w:rFonts w:cstheme="minorHAnsi"/>
        </w:rPr>
        <w:t xml:space="preserve">B content </w:t>
      </w:r>
      <w:r w:rsidR="00273AC2" w:rsidRPr="00BF1423">
        <w:rPr>
          <w:rFonts w:cstheme="minorHAnsi"/>
        </w:rPr>
        <w:t>one can cater the morphology</w:t>
      </w:r>
      <w:r w:rsidRPr="00BF1423">
        <w:rPr>
          <w:rFonts w:cstheme="minorHAnsi"/>
        </w:rPr>
        <w:t xml:space="preserve"> </w:t>
      </w:r>
      <w:r w:rsidR="00273AC2" w:rsidRPr="00BF1423">
        <w:rPr>
          <w:rFonts w:cstheme="minorHAnsi"/>
        </w:rPr>
        <w:t>to specific</w:t>
      </w:r>
      <w:r w:rsidRPr="00BF1423">
        <w:rPr>
          <w:rFonts w:cstheme="minorHAnsi"/>
        </w:rPr>
        <w:t xml:space="preserve"> applications. As stated beforehand, B concentration matters for many different applications therefore careful engineering of this could indeed lead to a favorable material.</w:t>
      </w:r>
      <w:r w:rsidR="00273AC2" w:rsidRPr="00BF1423">
        <w:rPr>
          <w:rFonts w:cstheme="minorHAnsi"/>
        </w:rPr>
        <w:t xml:space="preserve"> </w:t>
      </w:r>
      <w:r w:rsidR="00CC75A9" w:rsidRPr="00BF1423">
        <w:rPr>
          <w:rFonts w:cstheme="minorHAnsi"/>
          <w:color w:val="000000" w:themeColor="text1"/>
        </w:rPr>
        <w:t xml:space="preserve">Although the results presented here </w:t>
      </w:r>
      <w:r w:rsidR="001827F6" w:rsidRPr="00BF1423">
        <w:rPr>
          <w:rFonts w:cstheme="minorHAnsi"/>
          <w:color w:val="000000" w:themeColor="text1"/>
        </w:rPr>
        <w:t>represent research quantities</w:t>
      </w:r>
      <w:r w:rsidR="00CC75A9" w:rsidRPr="00BF1423">
        <w:rPr>
          <w:rFonts w:cstheme="minorHAnsi"/>
          <w:color w:val="000000" w:themeColor="text1"/>
        </w:rPr>
        <w:t xml:space="preserve"> grown on </w:t>
      </w:r>
      <w:r w:rsidR="00597629" w:rsidRPr="00BF1423">
        <w:rPr>
          <w:rFonts w:cstheme="minorHAnsi"/>
          <w:color w:val="000000" w:themeColor="text1"/>
        </w:rPr>
        <w:t>Si wafer</w:t>
      </w:r>
      <w:r w:rsidR="001827F6" w:rsidRPr="00BF1423">
        <w:rPr>
          <w:rFonts w:cstheme="minorHAnsi"/>
          <w:color w:val="000000" w:themeColor="text1"/>
        </w:rPr>
        <w:t>s</w:t>
      </w:r>
      <w:r w:rsidR="00597629" w:rsidRPr="00BF1423">
        <w:rPr>
          <w:rFonts w:cstheme="minorHAnsi"/>
          <w:color w:val="000000" w:themeColor="text1"/>
        </w:rPr>
        <w:t>, BOD-</w:t>
      </w:r>
      <w:r w:rsidR="00CC75A9" w:rsidRPr="00BF1423">
        <w:rPr>
          <w:rFonts w:cstheme="minorHAnsi"/>
          <w:color w:val="000000" w:themeColor="text1"/>
        </w:rPr>
        <w:t xml:space="preserve">carbon </w:t>
      </w:r>
      <w:r w:rsidR="001827F6" w:rsidRPr="00BF1423">
        <w:rPr>
          <w:rFonts w:cstheme="minorHAnsi"/>
          <w:color w:val="000000" w:themeColor="text1"/>
        </w:rPr>
        <w:t xml:space="preserve">can be grown on other substrates and </w:t>
      </w:r>
      <w:r w:rsidR="00CF50CE">
        <w:rPr>
          <w:rFonts w:cstheme="minorHAnsi"/>
          <w:color w:val="000000" w:themeColor="text1"/>
        </w:rPr>
        <w:t>without</w:t>
      </w:r>
      <w:r w:rsidR="00CF50CE" w:rsidRPr="00BF1423">
        <w:rPr>
          <w:rFonts w:cstheme="minorHAnsi"/>
          <w:color w:val="000000" w:themeColor="text1"/>
        </w:rPr>
        <w:t xml:space="preserve"> </w:t>
      </w:r>
      <w:r w:rsidR="001827F6" w:rsidRPr="00BF1423">
        <w:rPr>
          <w:rFonts w:cstheme="minorHAnsi"/>
          <w:color w:val="000000" w:themeColor="text1"/>
        </w:rPr>
        <w:t xml:space="preserve">planar surfaces, i.e. substrate independent growth. </w:t>
      </w:r>
      <w:r w:rsidR="00CC75A9" w:rsidRPr="00BF1423">
        <w:rPr>
          <w:rFonts w:cstheme="minorHAnsi"/>
          <w:color w:val="000000" w:themeColor="text1"/>
        </w:rPr>
        <w:t xml:space="preserve">This </w:t>
      </w:r>
      <w:r w:rsidR="00852A6A" w:rsidRPr="00BF1423">
        <w:rPr>
          <w:rFonts w:cstheme="minorHAnsi"/>
          <w:color w:val="000000" w:themeColor="text1"/>
        </w:rPr>
        <w:t>supports the conclusion that</w:t>
      </w:r>
      <w:r w:rsidR="00C079CD" w:rsidRPr="00BF1423">
        <w:rPr>
          <w:rFonts w:cstheme="minorHAnsi"/>
          <w:color w:val="000000" w:themeColor="text1"/>
        </w:rPr>
        <w:t xml:space="preserve"> growth is</w:t>
      </w:r>
      <w:r w:rsidR="00852A6A" w:rsidRPr="00BF1423">
        <w:rPr>
          <w:rFonts w:cstheme="minorHAnsi"/>
          <w:color w:val="000000" w:themeColor="text1"/>
        </w:rPr>
        <w:t xml:space="preserve"> primarily </w:t>
      </w:r>
      <w:r w:rsidR="00CC75A9" w:rsidRPr="00BF1423">
        <w:rPr>
          <w:rFonts w:cstheme="minorHAnsi"/>
          <w:color w:val="000000" w:themeColor="text1"/>
        </w:rPr>
        <w:t xml:space="preserve">driven by the </w:t>
      </w:r>
      <w:r w:rsidR="00852A6A" w:rsidRPr="00BF1423">
        <w:rPr>
          <w:rFonts w:cstheme="minorHAnsi"/>
          <w:color w:val="000000" w:themeColor="text1"/>
        </w:rPr>
        <w:t>relative ratios of the precu</w:t>
      </w:r>
      <w:r w:rsidR="00C079CD" w:rsidRPr="00BF1423">
        <w:rPr>
          <w:rFonts w:cstheme="minorHAnsi"/>
          <w:color w:val="000000" w:themeColor="text1"/>
        </w:rPr>
        <w:t>r</w:t>
      </w:r>
      <w:r w:rsidR="00852A6A" w:rsidRPr="00BF1423">
        <w:rPr>
          <w:rFonts w:cstheme="minorHAnsi"/>
          <w:color w:val="000000" w:themeColor="text1"/>
        </w:rPr>
        <w:t>sors</w:t>
      </w:r>
      <w:r w:rsidR="00D63112" w:rsidRPr="00BF1423">
        <w:rPr>
          <w:rFonts w:cstheme="minorHAnsi"/>
          <w:color w:val="000000" w:themeColor="text1"/>
        </w:rPr>
        <w:t>, growth time</w:t>
      </w:r>
      <w:r w:rsidR="003F78B9" w:rsidRPr="00BF1423">
        <w:rPr>
          <w:rFonts w:cstheme="minorHAnsi"/>
          <w:color w:val="000000" w:themeColor="text1"/>
        </w:rPr>
        <w:t>,</w:t>
      </w:r>
      <w:r w:rsidR="00CC75A9" w:rsidRPr="00BF1423">
        <w:rPr>
          <w:rFonts w:cstheme="minorHAnsi"/>
          <w:color w:val="000000" w:themeColor="text1"/>
        </w:rPr>
        <w:t xml:space="preserve"> and the </w:t>
      </w:r>
      <w:r w:rsidR="00597629" w:rsidRPr="00BF1423">
        <w:rPr>
          <w:rFonts w:cstheme="minorHAnsi"/>
          <w:color w:val="000000" w:themeColor="text1"/>
        </w:rPr>
        <w:t>AP</w:t>
      </w:r>
      <w:r w:rsidR="00CC75A9" w:rsidRPr="00BF1423">
        <w:rPr>
          <w:rFonts w:cstheme="minorHAnsi"/>
          <w:color w:val="000000" w:themeColor="text1"/>
        </w:rPr>
        <w:t xml:space="preserve">CVD process. This </w:t>
      </w:r>
      <w:r w:rsidR="00852A6A" w:rsidRPr="00BF1423">
        <w:rPr>
          <w:rFonts w:cstheme="minorHAnsi"/>
          <w:color w:val="000000" w:themeColor="text1"/>
        </w:rPr>
        <w:t xml:space="preserve">is a desirable </w:t>
      </w:r>
      <w:r w:rsidR="00CC75A9" w:rsidRPr="00BF1423">
        <w:rPr>
          <w:rFonts w:cstheme="minorHAnsi"/>
          <w:color w:val="000000" w:themeColor="text1"/>
        </w:rPr>
        <w:t xml:space="preserve">attribute </w:t>
      </w:r>
      <w:r w:rsidR="00852A6A" w:rsidRPr="00BF1423">
        <w:rPr>
          <w:rFonts w:cstheme="minorHAnsi"/>
          <w:color w:val="000000" w:themeColor="text1"/>
        </w:rPr>
        <w:t>that will enable BOD-carbon to be utilized in a broad range of applications.</w:t>
      </w:r>
    </w:p>
    <w:p w14:paraId="09E3D70F" w14:textId="5A4F6B83" w:rsidR="008C36C4" w:rsidRPr="00BF1423" w:rsidRDefault="00852A6A" w:rsidP="00A73917">
      <w:pPr>
        <w:rPr>
          <w:rFonts w:cstheme="minorHAnsi"/>
          <w:b/>
        </w:rPr>
      </w:pPr>
      <w:r w:rsidRPr="00BF1423">
        <w:rPr>
          <w:rFonts w:cstheme="minorHAnsi"/>
        </w:rPr>
        <w:t>Further exploration of the BOD-carbon process is the</w:t>
      </w:r>
      <w:r w:rsidR="000408F5" w:rsidRPr="00BF1423">
        <w:rPr>
          <w:rFonts w:cstheme="minorHAnsi"/>
        </w:rPr>
        <w:t xml:space="preserve"> key to unlocking the </w:t>
      </w:r>
      <w:r w:rsidRPr="00BF1423">
        <w:rPr>
          <w:rFonts w:cstheme="minorHAnsi"/>
        </w:rPr>
        <w:t xml:space="preserve">full potential of the GUITAR process in conjunction with doping, be it B, N, etc. Consequently, ongoing studies continue </w:t>
      </w:r>
      <w:r w:rsidR="000408F5" w:rsidRPr="00BF1423">
        <w:rPr>
          <w:rFonts w:cstheme="minorHAnsi"/>
        </w:rPr>
        <w:t xml:space="preserve">to </w:t>
      </w:r>
      <w:r w:rsidRPr="00BF1423">
        <w:rPr>
          <w:rFonts w:cstheme="minorHAnsi"/>
        </w:rPr>
        <w:t xml:space="preserve">further </w:t>
      </w:r>
      <w:r w:rsidR="000408F5" w:rsidRPr="00BF1423">
        <w:rPr>
          <w:rFonts w:cstheme="minorHAnsi"/>
        </w:rPr>
        <w:t xml:space="preserve">elucidate </w:t>
      </w:r>
      <w:r w:rsidRPr="00BF1423">
        <w:rPr>
          <w:rFonts w:cstheme="minorHAnsi"/>
        </w:rPr>
        <w:t>the subtle effects of B-doping on the GUITAR process and subsequent electrical and chemical properties of BOD-carbon</w:t>
      </w:r>
      <w:r w:rsidR="000408F5" w:rsidRPr="00BF1423">
        <w:rPr>
          <w:rFonts w:cstheme="minorHAnsi"/>
        </w:rPr>
        <w:t>.</w:t>
      </w:r>
    </w:p>
    <w:p w14:paraId="276F1CC3" w14:textId="77777777" w:rsidR="0029582F" w:rsidRDefault="0029582F" w:rsidP="0086022D">
      <w:pPr>
        <w:rPr>
          <w:b/>
        </w:rPr>
      </w:pPr>
    </w:p>
    <w:p w14:paraId="0550A04E" w14:textId="77777777" w:rsidR="0029582F" w:rsidRDefault="0029582F" w:rsidP="0086022D">
      <w:pPr>
        <w:rPr>
          <w:b/>
        </w:rPr>
      </w:pPr>
    </w:p>
    <w:p w14:paraId="0BC37539" w14:textId="786CE9C2" w:rsidR="0086022D" w:rsidRDefault="0086022D" w:rsidP="0086022D">
      <w:r>
        <w:rPr>
          <w:b/>
        </w:rPr>
        <w:t>METHODS</w:t>
      </w:r>
    </w:p>
    <w:p w14:paraId="6474C866" w14:textId="77777777" w:rsidR="0086022D" w:rsidRDefault="0086022D" w:rsidP="0086022D">
      <w:pPr>
        <w:rPr>
          <w:b/>
          <w:bCs/>
        </w:rPr>
      </w:pPr>
      <w:r w:rsidRPr="558B1A4C">
        <w:rPr>
          <w:b/>
          <w:bCs/>
        </w:rPr>
        <w:t>S</w:t>
      </w:r>
      <w:r>
        <w:rPr>
          <w:b/>
          <w:bCs/>
        </w:rPr>
        <w:t>amples Preparation</w:t>
      </w:r>
    </w:p>
    <w:p w14:paraId="6F38CFD6" w14:textId="1665C75A" w:rsidR="0086022D" w:rsidRDefault="0086022D" w:rsidP="0086022D">
      <w:r>
        <w:t>Boron ortho-carborane doped (BOD) carbon mesoscopic structures were synthesized on RCA cleaned Si substrates by atmospheric pressure chemical vapor deposition (APCVD). A schematic of the APCVD system is shown in Extended Data Figure 1. The system consists of a horizontal tube furnace (Thermo Scientific Lindberg/Blue M), a quartz tube that serves as the reactor, a hot plate/stirrer (Corning), and a bubbler. Different quantities of ortho-carborane (Katchem) and sulfur (Fisher Scientific) were added to 100 mL 99 wt% cyclohexanol (Sigma Aldrich) to obtain different mesoscopic morphologies. The mixture B/sulfur/cyclohexanol was heated and magnetically stirred during the entire process. Substrates on a ceramic boat were placed in the hot zone of the furnace and the furnace temperature was ramped up under a constant flow of N</w:t>
      </w:r>
      <w:r w:rsidRPr="008F768B">
        <w:rPr>
          <w:vertAlign w:val="subscript"/>
        </w:rPr>
        <w:t>2</w:t>
      </w:r>
      <w:r>
        <w:t xml:space="preserve">. N2 was also used as the precursor carrier gas. The furnace was heated to 900 </w:t>
      </w:r>
      <w:r w:rsidRPr="00684032">
        <w:rPr>
          <w:vertAlign w:val="superscript"/>
        </w:rPr>
        <w:t>o</w:t>
      </w:r>
      <w:r>
        <w:t xml:space="preserve">C and solution to about 120 </w:t>
      </w:r>
      <w:r w:rsidRPr="00684032">
        <w:rPr>
          <w:vertAlign w:val="superscript"/>
        </w:rPr>
        <w:t>o</w:t>
      </w:r>
      <w:r>
        <w:t xml:space="preserve">C and maintained during the growth process. Deposition times ranged from 10 min to 1 h, where the clock started once the furnace reached 900 </w:t>
      </w:r>
      <w:r w:rsidRPr="00684032">
        <w:rPr>
          <w:vertAlign w:val="superscript"/>
        </w:rPr>
        <w:t>o</w:t>
      </w:r>
      <w:r>
        <w:t>C. The reactor tube was cleaned prior to each growth.</w:t>
      </w:r>
    </w:p>
    <w:p w14:paraId="599D8835" w14:textId="62DFF953" w:rsidR="004B1554" w:rsidRDefault="004B1554" w:rsidP="0086022D">
      <w:r>
        <w:t xml:space="preserve">The APCVD process involves the pyrolysis of a material with a large molar fraction of carbon in the presence of sulfur. Sulfur acts as a promoter of carbon nucleation in the APCVD process that allows one to produce reasonable quantities of GUITAR in a short amount of time, which makes this technique very attractive. </w:t>
      </w:r>
    </w:p>
    <w:p w14:paraId="7F5F0D12" w14:textId="77777777" w:rsidR="004B1554" w:rsidRDefault="004B1554" w:rsidP="0086022D"/>
    <w:p w14:paraId="718A3C53" w14:textId="77777777" w:rsidR="0086022D" w:rsidRDefault="0086022D" w:rsidP="0086022D">
      <w:pPr>
        <w:rPr>
          <w:b/>
          <w:bCs/>
        </w:rPr>
      </w:pPr>
      <w:r>
        <w:rPr>
          <w:b/>
          <w:bCs/>
        </w:rPr>
        <w:t>Characterization</w:t>
      </w:r>
    </w:p>
    <w:p w14:paraId="5F393875" w14:textId="77777777" w:rsidR="0086022D" w:rsidRPr="000D4775" w:rsidRDefault="0086022D" w:rsidP="0086022D">
      <w:pPr>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rPr>
          <w:rFonts w:eastAsiaTheme="minorEastAsia"/>
        </w:rPr>
        <w:t xml:space="preserve">An </w:t>
      </w:r>
      <w:r w:rsidRPr="00CD20B2">
        <w:rPr>
          <w:rFonts w:eastAsiaTheme="minorEastAsia"/>
        </w:rPr>
        <w:t>EI Quanta 600</w:t>
      </w:r>
      <w:r>
        <w:rPr>
          <w:rFonts w:eastAsiaTheme="minorEastAsia"/>
        </w:rPr>
        <w:t xml:space="preserve"> Field Emission </w:t>
      </w:r>
      <w:r w:rsidRPr="00CD20B2">
        <w:rPr>
          <w:rFonts w:eastAsiaTheme="minorEastAsia"/>
        </w:rPr>
        <w:t>Scanning Electron Microscopy (</w:t>
      </w:r>
      <w:r>
        <w:rPr>
          <w:rFonts w:eastAsiaTheme="minorEastAsia"/>
        </w:rPr>
        <w:t>FE</w:t>
      </w:r>
      <w:r w:rsidRPr="00CD20B2">
        <w:rPr>
          <w:rFonts w:eastAsiaTheme="minorEastAsia"/>
        </w:rPr>
        <w:t xml:space="preserve">SEM) </w:t>
      </w:r>
      <w:r>
        <w:rPr>
          <w:rFonts w:eastAsiaTheme="minorEastAsia"/>
        </w:rPr>
        <w:t xml:space="preserve">equipped </w:t>
      </w:r>
      <w:r w:rsidRPr="00CD20B2">
        <w:rPr>
          <w:rFonts w:eastAsiaTheme="minorEastAsia"/>
        </w:rPr>
        <w:t xml:space="preserve">with </w:t>
      </w:r>
      <w:r>
        <w:rPr>
          <w:rFonts w:eastAsiaTheme="minorEastAsia"/>
        </w:rPr>
        <w:t xml:space="preserve">a </w:t>
      </w:r>
      <w:r w:rsidRPr="00CD20B2">
        <w:rPr>
          <w:rFonts w:eastAsiaTheme="minorEastAsia"/>
        </w:rPr>
        <w:t>Bruker EDS and HKL EBSD</w:t>
      </w:r>
      <w:r>
        <w:rPr>
          <w:rFonts w:eastAsiaTheme="minorEastAsia"/>
        </w:rPr>
        <w:t xml:space="preserve"> was used to acquire micrographs of the samples. Double</w:t>
      </w:r>
      <w:r w:rsidRPr="00CD20B2">
        <w:rPr>
          <w:rFonts w:eastAsiaTheme="minorEastAsia"/>
        </w:rPr>
        <w:t>-sided carbon tape</w:t>
      </w:r>
      <w:r>
        <w:rPr>
          <w:rFonts w:eastAsiaTheme="minorEastAsia"/>
        </w:rPr>
        <w:t xml:space="preserve"> was used to mount the samples to the FESEM sample posts</w:t>
      </w:r>
      <w:r w:rsidRPr="00CD20B2">
        <w:rPr>
          <w:rFonts w:eastAsiaTheme="minorEastAsia"/>
        </w:rPr>
        <w:t xml:space="preserve">. Transmission Electron Microscopy (TEM) micrographs were </w:t>
      </w:r>
      <w:r>
        <w:rPr>
          <w:rFonts w:eastAsiaTheme="minorEastAsia"/>
        </w:rPr>
        <w:t>acquired with</w:t>
      </w:r>
      <w:r w:rsidRPr="00CD20B2">
        <w:rPr>
          <w:rFonts w:eastAsiaTheme="minorEastAsia"/>
        </w:rPr>
        <w:t xml:space="preserve"> a JEOL JEM-2100 with Bruker EDS. </w:t>
      </w:r>
      <w:r>
        <w:rPr>
          <w:rFonts w:eastAsiaTheme="minorEastAsia"/>
        </w:rPr>
        <w:t xml:space="preserve">Atomic Force Microscopy (AFM) measurements were performed with a Nanosurf Easyscan 2. Both GUITAR and BOD carbon samples were exfoliated with scotch tape. </w:t>
      </w:r>
      <w:r w:rsidRPr="00CD20B2">
        <w:rPr>
          <w:rFonts w:eastAsiaTheme="minorEastAsia"/>
        </w:rPr>
        <w:t xml:space="preserve">X-Ray photoelectron spectroscopy (XPS) was performed </w:t>
      </w:r>
      <w:r>
        <w:rPr>
          <w:rFonts w:eastAsiaTheme="minorEastAsia"/>
        </w:rPr>
        <w:t>in an ultra-high vacuum system (UHV) with a base pressure of 6.0 x 10</w:t>
      </w:r>
      <w:r>
        <w:rPr>
          <w:rFonts w:eastAsiaTheme="minorEastAsia"/>
          <w:vertAlign w:val="superscript"/>
        </w:rPr>
        <w:t>-10</w:t>
      </w:r>
      <w:r>
        <w:rPr>
          <w:rFonts w:eastAsiaTheme="minorEastAsia"/>
        </w:rPr>
        <w:t xml:space="preserve"> Torr. The XPS spectra were acquired </w:t>
      </w:r>
      <w:r w:rsidRPr="00CD20B2">
        <w:rPr>
          <w:rFonts w:eastAsiaTheme="minorEastAsia"/>
        </w:rPr>
        <w:t xml:space="preserve">using </w:t>
      </w:r>
      <w:r>
        <w:rPr>
          <w:rFonts w:eastAsiaTheme="minorEastAsia"/>
        </w:rPr>
        <w:t>the Al-K</w:t>
      </w:r>
      <w:r>
        <w:rPr>
          <w:rFonts w:eastAsiaTheme="minorEastAsia" w:cstheme="minorHAnsi"/>
        </w:rPr>
        <w:t>α</w:t>
      </w:r>
      <w:r w:rsidRPr="008A0F2B">
        <w:rPr>
          <w:rFonts w:eastAsiaTheme="minorEastAsia"/>
        </w:rPr>
        <w:t xml:space="preserve"> emission line from a dual anode X-ray source (Physical Electronics XR 04-548) operated at 400 W and an</w:t>
      </w:r>
      <w:r>
        <w:rPr>
          <w:rFonts w:eastAsiaTheme="minorEastAsia"/>
        </w:rPr>
        <w:t xml:space="preserve"> incident angle of 54.7°. </w:t>
      </w:r>
    </w:p>
    <w:p w14:paraId="3137C788" w14:textId="77777777" w:rsidR="0086022D" w:rsidRDefault="0086022D" w:rsidP="0086022D"/>
    <w:p w14:paraId="43EE7CE1" w14:textId="77777777" w:rsidR="0086022D" w:rsidRDefault="0086022D" w:rsidP="0086022D">
      <w:pPr>
        <w:keepNext/>
      </w:pPr>
      <w:r w:rsidRPr="00FB4787">
        <w:lastRenderedPageBreak/>
        <w:t xml:space="preserve"> </w:t>
      </w:r>
      <w:r>
        <w:t xml:space="preserve">  </w:t>
      </w:r>
      <w:r>
        <w:rPr>
          <w:noProof/>
        </w:rPr>
        <w:drawing>
          <wp:inline distT="0" distB="0" distL="0" distR="0" wp14:anchorId="50D7C301" wp14:editId="0060E97D">
            <wp:extent cx="4524520" cy="1633855"/>
            <wp:effectExtent l="0" t="0" r="952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bwMode="auto">
                    <a:xfrm>
                      <a:off x="0" y="0"/>
                      <a:ext cx="4524520" cy="1633855"/>
                    </a:xfrm>
                    <a:prstGeom prst="rect">
                      <a:avLst/>
                    </a:prstGeom>
                    <a:noFill/>
                  </pic:spPr>
                </pic:pic>
              </a:graphicData>
            </a:graphic>
          </wp:inline>
        </w:drawing>
      </w:r>
    </w:p>
    <w:p w14:paraId="2F39A0BA" w14:textId="77777777" w:rsidR="0086022D" w:rsidRDefault="0086022D" w:rsidP="0086022D">
      <w:pPr>
        <w:pStyle w:val="Caption"/>
      </w:pPr>
      <w:r>
        <w:t xml:space="preserve">Extended Data Figure  </w:t>
      </w:r>
      <w:r w:rsidR="009848F7">
        <w:fldChar w:fldCharType="begin"/>
      </w:r>
      <w:r w:rsidR="009848F7">
        <w:instrText xml:space="preserve"> SEQ Extended_Data_Figure_ \* ARABIC </w:instrText>
      </w:r>
      <w:r w:rsidR="009848F7">
        <w:fldChar w:fldCharType="separate"/>
      </w:r>
      <w:r>
        <w:rPr>
          <w:noProof/>
        </w:rPr>
        <w:t>1</w:t>
      </w:r>
      <w:r w:rsidR="009848F7">
        <w:rPr>
          <w:noProof/>
        </w:rPr>
        <w:fldChar w:fldCharType="end"/>
      </w:r>
      <w:r>
        <w:t xml:space="preserve">. </w:t>
      </w:r>
      <w:r>
        <w:rPr>
          <w:b/>
          <w:bCs/>
        </w:rPr>
        <w:t xml:space="preserve">CVD method used for growing samples. </w:t>
      </w:r>
      <w:r w:rsidRPr="00181121">
        <w:rPr>
          <w:bCs/>
        </w:rPr>
        <w:t>A schematic of the chemical vapor deposition system (CVD) used to grow the BOD nanostructures.</w:t>
      </w:r>
    </w:p>
    <w:p w14:paraId="0C0831CA" w14:textId="77777777" w:rsidR="00237FC0" w:rsidRPr="00BF1423" w:rsidRDefault="00237FC0" w:rsidP="00A73917">
      <w:pPr>
        <w:rPr>
          <w:rFonts w:cstheme="minorHAnsi"/>
          <w:b/>
        </w:rPr>
      </w:pPr>
    </w:p>
    <w:p w14:paraId="0F076BB5" w14:textId="4400C861" w:rsidR="00A73917" w:rsidRPr="00BF1423" w:rsidRDefault="00C708F5" w:rsidP="00A73917">
      <w:pPr>
        <w:rPr>
          <w:rFonts w:cstheme="minorHAnsi"/>
        </w:rPr>
      </w:pPr>
      <w:r>
        <w:rPr>
          <w:rFonts w:cstheme="minorHAnsi"/>
          <w:b/>
        </w:rPr>
        <w:t>REFERENCES</w:t>
      </w:r>
    </w:p>
    <w:p w14:paraId="74A8E338" w14:textId="77777777" w:rsidR="00A550EF" w:rsidRDefault="00F844EA" w:rsidP="00A550EF">
      <w:pPr>
        <w:pStyle w:val="Bibliography"/>
      </w:pPr>
      <w:r>
        <w:fldChar w:fldCharType="begin"/>
      </w:r>
      <w:r>
        <w:instrText xml:space="preserve"> ADDIN ZOTERO_BIBL {"uncited":[],"omitted":[],"custom":[]} CSL_BIBLIOGRAPHY </w:instrText>
      </w:r>
      <w:r>
        <w:fldChar w:fldCharType="separate"/>
      </w:r>
      <w:r w:rsidR="00A550EF">
        <w:t>1.</w:t>
      </w:r>
      <w:r w:rsidR="00A550EF">
        <w:tab/>
        <w:t xml:space="preserve">Ma, J., Guan, S. &amp; Lai, C.-H. Disorder effect on electronic and optical properties of doped carbon nanotubes. </w:t>
      </w:r>
      <w:r w:rsidR="00A550EF">
        <w:rPr>
          <w:i/>
          <w:iCs/>
        </w:rPr>
        <w:t>Phys. Rev. B</w:t>
      </w:r>
      <w:r w:rsidR="00A550EF">
        <w:t xml:space="preserve"> </w:t>
      </w:r>
      <w:r w:rsidR="00A550EF">
        <w:rPr>
          <w:b/>
          <w:bCs/>
        </w:rPr>
        <w:t>74</w:t>
      </w:r>
      <w:r w:rsidR="00A550EF">
        <w:t>, 205401 (2006).</w:t>
      </w:r>
    </w:p>
    <w:p w14:paraId="0E21D794" w14:textId="77777777" w:rsidR="00A550EF" w:rsidRDefault="00A550EF" w:rsidP="00A550EF">
      <w:pPr>
        <w:pStyle w:val="Bibliography"/>
      </w:pPr>
      <w:r>
        <w:t>2.</w:t>
      </w:r>
      <w:r>
        <w:tab/>
        <w:t xml:space="preserve">Ewels, C. P. &amp; Glerup, M. Nitrogen Doping in Carbon Nanotubes. </w:t>
      </w:r>
      <w:r>
        <w:rPr>
          <w:i/>
          <w:iCs/>
        </w:rPr>
        <w:t>J. Nanosci. Nanotech.</w:t>
      </w:r>
      <w:r>
        <w:t xml:space="preserve"> </w:t>
      </w:r>
      <w:r>
        <w:rPr>
          <w:b/>
          <w:bCs/>
        </w:rPr>
        <w:t>5</w:t>
      </w:r>
      <w:r>
        <w:t>, 1345–1363 (2005).</w:t>
      </w:r>
    </w:p>
    <w:p w14:paraId="43580289" w14:textId="77777777" w:rsidR="00A550EF" w:rsidRDefault="00A550EF" w:rsidP="00A550EF">
      <w:pPr>
        <w:pStyle w:val="Bibliography"/>
      </w:pPr>
      <w:r>
        <w:t>3.</w:t>
      </w:r>
      <w:r>
        <w:tab/>
        <w:t xml:space="preserve">Rao, C. N. R., Gopalakrishnan, K. &amp; Govindaraj, A. Synthesis, properties and applications of graphene doped with boron, nitrogen and other elements. </w:t>
      </w:r>
      <w:r>
        <w:rPr>
          <w:i/>
          <w:iCs/>
        </w:rPr>
        <w:t>Nano Today</w:t>
      </w:r>
      <w:r>
        <w:t xml:space="preserve"> </w:t>
      </w:r>
      <w:r>
        <w:rPr>
          <w:b/>
          <w:bCs/>
        </w:rPr>
        <w:t>9</w:t>
      </w:r>
      <w:r>
        <w:t>, 324–343 (2014).</w:t>
      </w:r>
    </w:p>
    <w:p w14:paraId="22661D56" w14:textId="77777777" w:rsidR="00A550EF" w:rsidRDefault="00A550EF" w:rsidP="00A550EF">
      <w:pPr>
        <w:pStyle w:val="Bibliography"/>
      </w:pPr>
      <w:r>
        <w:t>4.</w:t>
      </w:r>
      <w:r>
        <w:tab/>
        <w:t xml:space="preserve">Mousavi, H. &amp; Moradian, R. Nitrogen and boron doping effects on the electrical conductivity of graphene and nanotube. </w:t>
      </w:r>
      <w:r>
        <w:rPr>
          <w:i/>
          <w:iCs/>
        </w:rPr>
        <w:t>Solid State Sciences</w:t>
      </w:r>
      <w:r>
        <w:t xml:space="preserve"> </w:t>
      </w:r>
      <w:r>
        <w:rPr>
          <w:b/>
          <w:bCs/>
        </w:rPr>
        <w:t>13</w:t>
      </w:r>
      <w:r>
        <w:t>, 1459–1464 (2011).</w:t>
      </w:r>
    </w:p>
    <w:p w14:paraId="42801E5F" w14:textId="77777777" w:rsidR="00A550EF" w:rsidRDefault="00A550EF" w:rsidP="00A550EF">
      <w:pPr>
        <w:pStyle w:val="Bibliography"/>
      </w:pPr>
      <w:r>
        <w:t>5.</w:t>
      </w:r>
      <w:r>
        <w:tab/>
        <w:t xml:space="preserve">Rani, P. &amp; Jindal, V. K. Designing band gap of graphene by B and N dopant atoms. </w:t>
      </w:r>
      <w:r>
        <w:rPr>
          <w:i/>
          <w:iCs/>
        </w:rPr>
        <w:t>RSC Adv.</w:t>
      </w:r>
      <w:r>
        <w:t xml:space="preserve"> </w:t>
      </w:r>
      <w:r>
        <w:rPr>
          <w:b/>
          <w:bCs/>
        </w:rPr>
        <w:t>3</w:t>
      </w:r>
      <w:r>
        <w:t>, 802–812 (2013).</w:t>
      </w:r>
    </w:p>
    <w:p w14:paraId="4819E9D8" w14:textId="77777777" w:rsidR="00A550EF" w:rsidRDefault="00A550EF" w:rsidP="00A550EF">
      <w:pPr>
        <w:pStyle w:val="Bibliography"/>
      </w:pPr>
      <w:r>
        <w:t>6.</w:t>
      </w:r>
      <w:r>
        <w:tab/>
        <w:t xml:space="preserve">Gao, S. </w:t>
      </w:r>
      <w:r>
        <w:rPr>
          <w:i/>
          <w:iCs/>
        </w:rPr>
        <w:t>et al.</w:t>
      </w:r>
      <w:r>
        <w:t xml:space="preserve"> Density functional theory prediction for diffusion of lithium on boron-doped graphene surface. </w:t>
      </w:r>
      <w:r>
        <w:rPr>
          <w:i/>
          <w:iCs/>
        </w:rPr>
        <w:t>Applied Surface Science</w:t>
      </w:r>
      <w:r>
        <w:t xml:space="preserve"> </w:t>
      </w:r>
      <w:r>
        <w:rPr>
          <w:b/>
          <w:bCs/>
        </w:rPr>
        <w:t>257</w:t>
      </w:r>
      <w:r>
        <w:t>, 7443–7446 (2011).</w:t>
      </w:r>
    </w:p>
    <w:p w14:paraId="252CDA50" w14:textId="77777777" w:rsidR="00A550EF" w:rsidRDefault="00A550EF" w:rsidP="00A550EF">
      <w:pPr>
        <w:pStyle w:val="Bibliography"/>
      </w:pPr>
      <w:r>
        <w:t>7.</w:t>
      </w:r>
      <w:r>
        <w:tab/>
        <w:t xml:space="preserve">Panchakarla, L. S., Govindaraj, A. &amp; Rao, C. N. R. Boron- and nitrogen-doped carbon nanotubes and graphene. </w:t>
      </w:r>
      <w:r>
        <w:rPr>
          <w:i/>
          <w:iCs/>
        </w:rPr>
        <w:t>Inorganica Chimica Acta</w:t>
      </w:r>
      <w:r>
        <w:t xml:space="preserve"> </w:t>
      </w:r>
      <w:r>
        <w:rPr>
          <w:b/>
          <w:bCs/>
        </w:rPr>
        <w:t>363</w:t>
      </w:r>
      <w:r>
        <w:t>, 4163–4174 (2010).</w:t>
      </w:r>
    </w:p>
    <w:p w14:paraId="44BFF68B" w14:textId="77777777" w:rsidR="00A550EF" w:rsidRDefault="00A550EF" w:rsidP="00A550EF">
      <w:pPr>
        <w:pStyle w:val="Bibliography"/>
      </w:pPr>
      <w:r>
        <w:t>8.</w:t>
      </w:r>
      <w:r>
        <w:tab/>
        <w:t xml:space="preserve">Cao, Y. </w:t>
      </w:r>
      <w:r>
        <w:rPr>
          <w:i/>
          <w:iCs/>
        </w:rPr>
        <w:t>et al.</w:t>
      </w:r>
      <w:r>
        <w:t xml:space="preserve"> Unconventional superconductivity in magic-angle graphene superlattices. </w:t>
      </w:r>
      <w:r>
        <w:rPr>
          <w:i/>
          <w:iCs/>
        </w:rPr>
        <w:t>Nature</w:t>
      </w:r>
      <w:r>
        <w:t xml:space="preserve"> </w:t>
      </w:r>
      <w:r>
        <w:rPr>
          <w:b/>
          <w:bCs/>
        </w:rPr>
        <w:t>556</w:t>
      </w:r>
      <w:r>
        <w:t>, 43–50 (2018).</w:t>
      </w:r>
    </w:p>
    <w:p w14:paraId="13621747" w14:textId="77777777" w:rsidR="00A550EF" w:rsidRDefault="00A550EF" w:rsidP="00A550EF">
      <w:pPr>
        <w:pStyle w:val="Bibliography"/>
      </w:pPr>
      <w:r>
        <w:lastRenderedPageBreak/>
        <w:t>9.</w:t>
      </w:r>
      <w:r>
        <w:tab/>
        <w:t xml:space="preserve">Mao, M. </w:t>
      </w:r>
      <w:r>
        <w:rPr>
          <w:i/>
          <w:iCs/>
        </w:rPr>
        <w:t>et al.</w:t>
      </w:r>
      <w:r>
        <w:t xml:space="preserve"> Pipe-Wire TiO </w:t>
      </w:r>
      <w:r>
        <w:rPr>
          <w:vertAlign w:val="subscript"/>
        </w:rPr>
        <w:t>2</w:t>
      </w:r>
      <w:r>
        <w:t xml:space="preserve"> –Sn@Carbon Nanofibers Paper Anodes for Lithium and Sodium Ion Batteries. </w:t>
      </w:r>
      <w:r>
        <w:rPr>
          <w:i/>
          <w:iCs/>
        </w:rPr>
        <w:t>Nano Lett.</w:t>
      </w:r>
      <w:r>
        <w:t xml:space="preserve"> </w:t>
      </w:r>
      <w:r>
        <w:rPr>
          <w:b/>
          <w:bCs/>
        </w:rPr>
        <w:t>17</w:t>
      </w:r>
      <w:r>
        <w:t>, 3830–3836 (2017).</w:t>
      </w:r>
    </w:p>
    <w:p w14:paraId="3523BE09" w14:textId="77777777" w:rsidR="00A550EF" w:rsidRDefault="00A550EF" w:rsidP="00A550EF">
      <w:pPr>
        <w:pStyle w:val="Bibliography"/>
      </w:pPr>
      <w:r>
        <w:t>10.</w:t>
      </w:r>
      <w:r>
        <w:tab/>
        <w:t xml:space="preserve">Romanos, J. </w:t>
      </w:r>
      <w:r>
        <w:rPr>
          <w:i/>
          <w:iCs/>
        </w:rPr>
        <w:t>et al.</w:t>
      </w:r>
      <w:r>
        <w:t xml:space="preserve"> Infrared study of boron–carbon chemical bonds in boron-doped activated carbon. </w:t>
      </w:r>
      <w:r>
        <w:rPr>
          <w:i/>
          <w:iCs/>
        </w:rPr>
        <w:t>Carbon</w:t>
      </w:r>
      <w:r>
        <w:t xml:space="preserve"> </w:t>
      </w:r>
      <w:r>
        <w:rPr>
          <w:b/>
          <w:bCs/>
        </w:rPr>
        <w:t>54</w:t>
      </w:r>
      <w:r>
        <w:t>, 208–214 (2013).</w:t>
      </w:r>
    </w:p>
    <w:p w14:paraId="373E1E6F" w14:textId="77777777" w:rsidR="00A550EF" w:rsidRDefault="00A550EF" w:rsidP="00A550EF">
      <w:pPr>
        <w:pStyle w:val="Bibliography"/>
      </w:pPr>
      <w:r>
        <w:t>11.</w:t>
      </w:r>
      <w:r>
        <w:tab/>
        <w:t xml:space="preserve">Aurbach, D. A short review of failure mechanisms of lithium metal and lithiated graphite anodes in liquid electrolyte solutions. </w:t>
      </w:r>
      <w:r>
        <w:rPr>
          <w:i/>
          <w:iCs/>
        </w:rPr>
        <w:t>Solid State Ionics</w:t>
      </w:r>
      <w:r>
        <w:t xml:space="preserve"> </w:t>
      </w:r>
      <w:r>
        <w:rPr>
          <w:b/>
          <w:bCs/>
        </w:rPr>
        <w:t>148</w:t>
      </w:r>
      <w:r>
        <w:t>, 405–416 (2002).</w:t>
      </w:r>
    </w:p>
    <w:p w14:paraId="652266E2" w14:textId="77777777" w:rsidR="00A550EF" w:rsidRDefault="00A550EF" w:rsidP="00A550EF">
      <w:pPr>
        <w:pStyle w:val="Bibliography"/>
      </w:pPr>
      <w:r>
        <w:t>12.</w:t>
      </w:r>
      <w:r>
        <w:tab/>
        <w:t xml:space="preserve">Dose, W. M. </w:t>
      </w:r>
      <w:r>
        <w:rPr>
          <w:i/>
          <w:iCs/>
        </w:rPr>
        <w:t>et al.</w:t>
      </w:r>
      <w:r>
        <w:t xml:space="preserve"> Capacity fade in high energy silicon-graphite electrodes for lithium-ion batteries. </w:t>
      </w:r>
      <w:r>
        <w:rPr>
          <w:i/>
          <w:iCs/>
        </w:rPr>
        <w:t>Chem. Commun.</w:t>
      </w:r>
      <w:r>
        <w:t xml:space="preserve"> </w:t>
      </w:r>
      <w:r>
        <w:rPr>
          <w:b/>
          <w:bCs/>
        </w:rPr>
        <w:t>54</w:t>
      </w:r>
      <w:r>
        <w:t>, 3586–3589 (2018).</w:t>
      </w:r>
    </w:p>
    <w:p w14:paraId="73D1CEC7" w14:textId="77777777" w:rsidR="00A550EF" w:rsidRDefault="00A550EF" w:rsidP="00A550EF">
      <w:pPr>
        <w:pStyle w:val="Bibliography"/>
      </w:pPr>
      <w:r>
        <w:t>13.</w:t>
      </w:r>
      <w:r>
        <w:tab/>
        <w:t xml:space="preserve">Takahashi, K. &amp; Srinivasan, V. Examination of Graphite Particle Cracking as a Failure Mode in Lithium-Ion Batteries: A Model-Experimental Study. </w:t>
      </w:r>
      <w:r>
        <w:rPr>
          <w:i/>
          <w:iCs/>
        </w:rPr>
        <w:t>J. Electrochem. Soc.</w:t>
      </w:r>
      <w:r>
        <w:t xml:space="preserve"> </w:t>
      </w:r>
      <w:r>
        <w:rPr>
          <w:b/>
          <w:bCs/>
        </w:rPr>
        <w:t>162</w:t>
      </w:r>
      <w:r>
        <w:t>, A635 (2015).</w:t>
      </w:r>
    </w:p>
    <w:p w14:paraId="52F6B0F6" w14:textId="77777777" w:rsidR="00A550EF" w:rsidRDefault="00A550EF" w:rsidP="00A550EF">
      <w:pPr>
        <w:pStyle w:val="Bibliography"/>
      </w:pPr>
      <w:r>
        <w:t>14.</w:t>
      </w:r>
      <w:r>
        <w:tab/>
        <w:t xml:space="preserve">Pender, J. P. </w:t>
      </w:r>
      <w:r>
        <w:rPr>
          <w:i/>
          <w:iCs/>
        </w:rPr>
        <w:t>et al.</w:t>
      </w:r>
      <w:r>
        <w:t xml:space="preserve"> Electrode Degradation in Lithium-Ion Batteries. </w:t>
      </w:r>
      <w:r>
        <w:rPr>
          <w:i/>
          <w:iCs/>
        </w:rPr>
        <w:t>ACS Nano</w:t>
      </w:r>
      <w:r>
        <w:t xml:space="preserve"> </w:t>
      </w:r>
      <w:r>
        <w:rPr>
          <w:b/>
          <w:bCs/>
        </w:rPr>
        <w:t>14</w:t>
      </w:r>
      <w:r>
        <w:t>, 1243–1295 (2020).</w:t>
      </w:r>
    </w:p>
    <w:p w14:paraId="5CEFB331" w14:textId="77777777" w:rsidR="00A550EF" w:rsidRDefault="00A550EF" w:rsidP="00A550EF">
      <w:pPr>
        <w:pStyle w:val="Bibliography"/>
      </w:pPr>
      <w:r>
        <w:t>15.</w:t>
      </w:r>
      <w:r>
        <w:tab/>
        <w:t xml:space="preserve">Roberts, A. D., Li, X. &amp; Zhang, H. Porous carbon spheres and monoliths: morphology control, pore size tuning and their applications as Li-ion battery anode materials. </w:t>
      </w:r>
      <w:r>
        <w:rPr>
          <w:i/>
          <w:iCs/>
        </w:rPr>
        <w:t>Chem. Soc. Rev.</w:t>
      </w:r>
      <w:r>
        <w:t xml:space="preserve"> </w:t>
      </w:r>
      <w:r>
        <w:rPr>
          <w:b/>
          <w:bCs/>
        </w:rPr>
        <w:t>43</w:t>
      </w:r>
      <w:r>
        <w:t>, 4341–4356 (2014).</w:t>
      </w:r>
    </w:p>
    <w:p w14:paraId="72BA593B" w14:textId="77777777" w:rsidR="00A550EF" w:rsidRDefault="00A550EF" w:rsidP="00A550EF">
      <w:pPr>
        <w:pStyle w:val="Bibliography"/>
      </w:pPr>
      <w:r>
        <w:t>16.</w:t>
      </w:r>
      <w:r>
        <w:tab/>
        <w:t xml:space="preserve">Tang, K. </w:t>
      </w:r>
      <w:r>
        <w:rPr>
          <w:i/>
          <w:iCs/>
        </w:rPr>
        <w:t>et al.</w:t>
      </w:r>
      <w:r>
        <w:t xml:space="preserve"> Hollow Carbon Nanospheres with Superior Rate Capability for Sodium-Based Batteries. </w:t>
      </w:r>
      <w:r>
        <w:rPr>
          <w:i/>
          <w:iCs/>
        </w:rPr>
        <w:t>Adv. Energy Mater.</w:t>
      </w:r>
      <w:r>
        <w:t xml:space="preserve"> </w:t>
      </w:r>
      <w:r>
        <w:rPr>
          <w:b/>
          <w:bCs/>
        </w:rPr>
        <w:t>2</w:t>
      </w:r>
      <w:r>
        <w:t>, 873–877 (2012).</w:t>
      </w:r>
    </w:p>
    <w:p w14:paraId="71FE24FE" w14:textId="77777777" w:rsidR="00A550EF" w:rsidRDefault="00A550EF" w:rsidP="00A550EF">
      <w:pPr>
        <w:pStyle w:val="Bibliography"/>
      </w:pPr>
      <w:r>
        <w:t>17.</w:t>
      </w:r>
      <w:r>
        <w:tab/>
        <w:t xml:space="preserve">Wang, J. </w:t>
      </w:r>
      <w:r>
        <w:rPr>
          <w:i/>
          <w:iCs/>
        </w:rPr>
        <w:t>et al.</w:t>
      </w:r>
      <w:r>
        <w:t xml:space="preserve"> An Advanced MoS </w:t>
      </w:r>
      <w:r>
        <w:rPr>
          <w:vertAlign w:val="subscript"/>
        </w:rPr>
        <w:t>2</w:t>
      </w:r>
      <w:r>
        <w:t xml:space="preserve"> /Carbon Anode for High-Performance Sodium-Ion Batteries. </w:t>
      </w:r>
      <w:r>
        <w:rPr>
          <w:i/>
          <w:iCs/>
        </w:rPr>
        <w:t>Small</w:t>
      </w:r>
      <w:r>
        <w:t xml:space="preserve"> </w:t>
      </w:r>
      <w:r>
        <w:rPr>
          <w:b/>
          <w:bCs/>
        </w:rPr>
        <w:t>11</w:t>
      </w:r>
      <w:r>
        <w:t>, 473–481 (2015).</w:t>
      </w:r>
    </w:p>
    <w:p w14:paraId="3DDE0827" w14:textId="77777777" w:rsidR="00A550EF" w:rsidRDefault="00A550EF" w:rsidP="00A550EF">
      <w:pPr>
        <w:pStyle w:val="Bibliography"/>
      </w:pPr>
      <w:r>
        <w:t>18.</w:t>
      </w:r>
      <w:r>
        <w:tab/>
        <w:t xml:space="preserve">Krause, L. J., Brandt, T., Chevrier, V. L. &amp; Jensen, L. D. Surface Area Increase of Silicon Alloys in Li-Ion Full Cells Measured by Isothermal Heat Flow Calorimetry. </w:t>
      </w:r>
      <w:r>
        <w:rPr>
          <w:i/>
          <w:iCs/>
        </w:rPr>
        <w:t>J. Electrochem. Soc.</w:t>
      </w:r>
      <w:r>
        <w:t xml:space="preserve"> </w:t>
      </w:r>
      <w:r>
        <w:rPr>
          <w:b/>
          <w:bCs/>
        </w:rPr>
        <w:t>164</w:t>
      </w:r>
      <w:r>
        <w:t>, A2277–A2282 (2017).</w:t>
      </w:r>
    </w:p>
    <w:p w14:paraId="09EB9EF5" w14:textId="77777777" w:rsidR="00A550EF" w:rsidRDefault="00A550EF" w:rsidP="00A550EF">
      <w:pPr>
        <w:pStyle w:val="Bibliography"/>
      </w:pPr>
      <w:r>
        <w:t>19.</w:t>
      </w:r>
      <w:r>
        <w:tab/>
        <w:t xml:space="preserve">Ming, J. </w:t>
      </w:r>
      <w:r>
        <w:rPr>
          <w:i/>
          <w:iCs/>
        </w:rPr>
        <w:t>et al.</w:t>
      </w:r>
      <w:r>
        <w:t xml:space="preserve"> New Insights on Graphite Anode Stability in Rechargeable Batteries: Li Ion Coordination Structures Prevail over Solid Electrolyte Interphases. </w:t>
      </w:r>
      <w:r>
        <w:rPr>
          <w:i/>
          <w:iCs/>
        </w:rPr>
        <w:t>ACS Energy Lett.</w:t>
      </w:r>
      <w:r>
        <w:t xml:space="preserve"> </w:t>
      </w:r>
      <w:r>
        <w:rPr>
          <w:b/>
          <w:bCs/>
        </w:rPr>
        <w:t>3</w:t>
      </w:r>
      <w:r>
        <w:t>, 335–340 (2018).</w:t>
      </w:r>
    </w:p>
    <w:p w14:paraId="2F3DC7DD" w14:textId="77777777" w:rsidR="00A550EF" w:rsidRDefault="00A550EF" w:rsidP="00A550EF">
      <w:pPr>
        <w:pStyle w:val="Bibliography"/>
      </w:pPr>
      <w:r>
        <w:lastRenderedPageBreak/>
        <w:t>20.</w:t>
      </w:r>
      <w:r>
        <w:tab/>
        <w:t xml:space="preserve">Cheng, I. F. </w:t>
      </w:r>
      <w:r>
        <w:rPr>
          <w:i/>
          <w:iCs/>
        </w:rPr>
        <w:t>et al.</w:t>
      </w:r>
      <w:r>
        <w:t xml:space="preserve"> Synthesis of graphene paper from pyrolyzed asphalt. </w:t>
      </w:r>
      <w:r>
        <w:rPr>
          <w:i/>
          <w:iCs/>
        </w:rPr>
        <w:t>Carbon</w:t>
      </w:r>
      <w:r>
        <w:t xml:space="preserve"> </w:t>
      </w:r>
      <w:r>
        <w:rPr>
          <w:b/>
          <w:bCs/>
        </w:rPr>
        <w:t>49</w:t>
      </w:r>
      <w:r>
        <w:t>, 2852–2861 (2011).</w:t>
      </w:r>
    </w:p>
    <w:p w14:paraId="70293F3A" w14:textId="77777777" w:rsidR="00A550EF" w:rsidRDefault="00A550EF" w:rsidP="00A550EF">
      <w:pPr>
        <w:pStyle w:val="Bibliography"/>
      </w:pPr>
      <w:r>
        <w:t>21.</w:t>
      </w:r>
      <w:r>
        <w:tab/>
        <w:t xml:space="preserve">Cheng, I. F., Xie, Y., Gyan, I. O. &amp; Nicholas, N. W. Highest measured anodic stability in aqueous solutions: graphenic electrodes from the thermolyzed asphalt reaction. </w:t>
      </w:r>
      <w:r>
        <w:rPr>
          <w:i/>
          <w:iCs/>
        </w:rPr>
        <w:t>RSC Advances</w:t>
      </w:r>
      <w:r>
        <w:t xml:space="preserve"> </w:t>
      </w:r>
      <w:r>
        <w:rPr>
          <w:b/>
          <w:bCs/>
        </w:rPr>
        <w:t>3</w:t>
      </w:r>
      <w:r>
        <w:t>, 2379 (2013).</w:t>
      </w:r>
    </w:p>
    <w:p w14:paraId="796B7B05" w14:textId="77777777" w:rsidR="00A550EF" w:rsidRDefault="00A550EF" w:rsidP="00A550EF">
      <w:pPr>
        <w:pStyle w:val="Bibliography"/>
      </w:pPr>
      <w:r>
        <w:t>22.</w:t>
      </w:r>
      <w:r>
        <w:tab/>
        <w:t xml:space="preserve">Gyan, I. O., Wojcik, P. M., Aston, D. E., McIlroy, D. N. &amp; Cheng, I. F. A Study of the Electrochemical Properties of a New Graphitic Material: GUITAR. </w:t>
      </w:r>
      <w:r>
        <w:rPr>
          <w:i/>
          <w:iCs/>
        </w:rPr>
        <w:t>ChemElectroChem</w:t>
      </w:r>
      <w:r>
        <w:t xml:space="preserve"> n/a-n/a (2015) doi:10.1002/celc.201402433.</w:t>
      </w:r>
    </w:p>
    <w:p w14:paraId="2B5B5ED6" w14:textId="77777777" w:rsidR="00A550EF" w:rsidRDefault="00A550EF" w:rsidP="00A550EF">
      <w:pPr>
        <w:pStyle w:val="Bibliography"/>
      </w:pPr>
      <w:r>
        <w:t>23.</w:t>
      </w:r>
      <w:r>
        <w:tab/>
        <w:t xml:space="preserve">Xie, Y. </w:t>
      </w:r>
      <w:r>
        <w:rPr>
          <w:i/>
          <w:iCs/>
        </w:rPr>
        <w:t>et al.</w:t>
      </w:r>
      <w:r>
        <w:t xml:space="preserve"> Sulfur as an important co-factor in the formation of multilayer graphene in the thermolyzed asphalt reaction. </w:t>
      </w:r>
      <w:r>
        <w:rPr>
          <w:i/>
          <w:iCs/>
        </w:rPr>
        <w:t>Journal of Materials Chemistry</w:t>
      </w:r>
      <w:r>
        <w:t xml:space="preserve"> </w:t>
      </w:r>
      <w:r>
        <w:rPr>
          <w:b/>
          <w:bCs/>
        </w:rPr>
        <w:t>22</w:t>
      </w:r>
      <w:r>
        <w:t>, 5723 (2012).</w:t>
      </w:r>
    </w:p>
    <w:p w14:paraId="6B52007F" w14:textId="77777777" w:rsidR="00A550EF" w:rsidRDefault="00A550EF" w:rsidP="00A550EF">
      <w:pPr>
        <w:pStyle w:val="Bibliography"/>
      </w:pPr>
      <w:r>
        <w:t>24.</w:t>
      </w:r>
      <w:r>
        <w:tab/>
        <w:t xml:space="preserve">Kabir, H., Gyan, I., Foutch, J., Zhu, H. &amp; Cheng, I. Application of GUITAR on the Negative Electrode of the Vanadium Redox Flow Battery: Improved V3+/2+ Heterogeneous Electron Transfer with Reduced Hydrogen Gassing. </w:t>
      </w:r>
      <w:r>
        <w:rPr>
          <w:i/>
          <w:iCs/>
        </w:rPr>
        <w:t>C</w:t>
      </w:r>
      <w:r>
        <w:t xml:space="preserve"> </w:t>
      </w:r>
      <w:r>
        <w:rPr>
          <w:b/>
          <w:bCs/>
        </w:rPr>
        <w:t>2</w:t>
      </w:r>
      <w:r>
        <w:t>, 13 (2016).</w:t>
      </w:r>
    </w:p>
    <w:p w14:paraId="43E9F04A" w14:textId="77777777" w:rsidR="00A550EF" w:rsidRDefault="00A550EF" w:rsidP="00A550EF">
      <w:pPr>
        <w:pStyle w:val="Bibliography"/>
      </w:pPr>
      <w:r>
        <w:t>25.</w:t>
      </w:r>
      <w:r>
        <w:tab/>
        <w:t xml:space="preserve">Gyan, I. O. &amp; Cheng, I. F. Electrochemical study of biologically relevant molecules at electrodes constructed from GUITAR, a new carbon allotrope. </w:t>
      </w:r>
      <w:r>
        <w:rPr>
          <w:i/>
          <w:iCs/>
        </w:rPr>
        <w:t>Microchemical Journal</w:t>
      </w:r>
      <w:r>
        <w:t xml:space="preserve"> </w:t>
      </w:r>
      <w:r>
        <w:rPr>
          <w:b/>
          <w:bCs/>
        </w:rPr>
        <w:t>122</w:t>
      </w:r>
      <w:r>
        <w:t>, 39–44 (2015).</w:t>
      </w:r>
    </w:p>
    <w:p w14:paraId="00B40CF2" w14:textId="77777777" w:rsidR="00A550EF" w:rsidRDefault="00A550EF" w:rsidP="00A550EF">
      <w:pPr>
        <w:pStyle w:val="Bibliography"/>
      </w:pPr>
      <w:r>
        <w:t>26.</w:t>
      </w:r>
      <w:r>
        <w:tab/>
        <w:t xml:space="preserve">Kabir, H., Gyan, I. O. &amp; Francis Cheng, I. Electrochemical modification of a pyrolytic graphite sheet for improved negative electrode performance in the vanadium redox flow battery. </w:t>
      </w:r>
      <w:r>
        <w:rPr>
          <w:i/>
          <w:iCs/>
        </w:rPr>
        <w:t>Journal of Power Sources</w:t>
      </w:r>
      <w:r>
        <w:t xml:space="preserve"> </w:t>
      </w:r>
      <w:r>
        <w:rPr>
          <w:b/>
          <w:bCs/>
        </w:rPr>
        <w:t>342</w:t>
      </w:r>
      <w:r>
        <w:t>, 31–37 (2017).</w:t>
      </w:r>
    </w:p>
    <w:p w14:paraId="16614D06" w14:textId="77777777" w:rsidR="00A550EF" w:rsidRDefault="00A550EF" w:rsidP="00A550EF">
      <w:pPr>
        <w:pStyle w:val="Bibliography"/>
      </w:pPr>
      <w:r>
        <w:t>27.</w:t>
      </w:r>
      <w:r>
        <w:tab/>
        <w:t xml:space="preserve">Wojcik, P. M. </w:t>
      </w:r>
      <w:r>
        <w:rPr>
          <w:i/>
          <w:iCs/>
        </w:rPr>
        <w:t>et al.</w:t>
      </w:r>
      <w:r>
        <w:t xml:space="preserve"> Utilizing a Single Silica Nanospring as an Insulating Support to Characterize the Electrical Transport and Morphology of Nanocrystalline Graphite. </w:t>
      </w:r>
      <w:r>
        <w:rPr>
          <w:i/>
          <w:iCs/>
        </w:rPr>
        <w:t>Materials</w:t>
      </w:r>
      <w:r>
        <w:t xml:space="preserve"> </w:t>
      </w:r>
      <w:r>
        <w:rPr>
          <w:b/>
          <w:bCs/>
        </w:rPr>
        <w:t>12</w:t>
      </w:r>
      <w:r>
        <w:t>, 3794 (2019).</w:t>
      </w:r>
    </w:p>
    <w:p w14:paraId="2DD49FFF" w14:textId="77777777" w:rsidR="00A550EF" w:rsidRDefault="00A550EF" w:rsidP="00A550EF">
      <w:pPr>
        <w:pStyle w:val="Bibliography"/>
      </w:pPr>
      <w:r>
        <w:t>28.</w:t>
      </w:r>
      <w:r>
        <w:tab/>
        <w:t xml:space="preserve">Villarreal, C. C., Pham, T., Ramnani, P. &amp; Mulchandani, A. Carbon allotropes as sensors for environmental monitoring. </w:t>
      </w:r>
      <w:r>
        <w:rPr>
          <w:i/>
          <w:iCs/>
        </w:rPr>
        <w:t>Current Opinion in Electrochemistry</w:t>
      </w:r>
      <w:r>
        <w:t xml:space="preserve"> </w:t>
      </w:r>
      <w:r>
        <w:rPr>
          <w:b/>
          <w:bCs/>
        </w:rPr>
        <w:t>3</w:t>
      </w:r>
      <w:r>
        <w:t>, 106–113 (2017).</w:t>
      </w:r>
    </w:p>
    <w:p w14:paraId="510ABD2F" w14:textId="77777777" w:rsidR="00A550EF" w:rsidRDefault="00A550EF" w:rsidP="00A550EF">
      <w:pPr>
        <w:pStyle w:val="Bibliography"/>
      </w:pPr>
      <w:r>
        <w:t>29.</w:t>
      </w:r>
      <w:r>
        <w:tab/>
        <w:t xml:space="preserve">Radovic, L. R., Karra, M., Skokova, K. &amp; Thrower, P. A. The role of substitutional boron in carbon oxidation. </w:t>
      </w:r>
      <w:r>
        <w:rPr>
          <w:i/>
          <w:iCs/>
        </w:rPr>
        <w:t>Carbon</w:t>
      </w:r>
      <w:r>
        <w:t xml:space="preserve"> </w:t>
      </w:r>
      <w:r>
        <w:rPr>
          <w:b/>
          <w:bCs/>
        </w:rPr>
        <w:t>36</w:t>
      </w:r>
      <w:r>
        <w:t>, 1841–1854 (1998).</w:t>
      </w:r>
    </w:p>
    <w:p w14:paraId="24089778" w14:textId="77777777" w:rsidR="00A550EF" w:rsidRDefault="00A550EF" w:rsidP="00A550EF">
      <w:pPr>
        <w:pStyle w:val="Bibliography"/>
      </w:pPr>
      <w:r>
        <w:lastRenderedPageBreak/>
        <w:t>30.</w:t>
      </w:r>
      <w:r>
        <w:tab/>
        <w:t xml:space="preserve">Ayala, P., Arenal, R., Rümmeli, M., Rubio, A. &amp; Pichler, T. The doping of carbon nanotubes with nitrogen and their potential applications. </w:t>
      </w:r>
      <w:r>
        <w:rPr>
          <w:i/>
          <w:iCs/>
        </w:rPr>
        <w:t>Carbon</w:t>
      </w:r>
      <w:r>
        <w:t xml:space="preserve"> </w:t>
      </w:r>
      <w:r>
        <w:rPr>
          <w:b/>
          <w:bCs/>
        </w:rPr>
        <w:t>48</w:t>
      </w:r>
      <w:r>
        <w:t>, 575–586 (2010).</w:t>
      </w:r>
    </w:p>
    <w:p w14:paraId="78A79B3A" w14:textId="77777777" w:rsidR="00A550EF" w:rsidRDefault="00A550EF" w:rsidP="00A550EF">
      <w:pPr>
        <w:pStyle w:val="Bibliography"/>
      </w:pPr>
      <w:r>
        <w:t>31.</w:t>
      </w:r>
      <w:r>
        <w:tab/>
        <w:t xml:space="preserve">Brownlie, L. &amp; Shapter, J. Advances in carbon nanotube n-type doping: Methods, analysis and applications. </w:t>
      </w:r>
      <w:r>
        <w:rPr>
          <w:i/>
          <w:iCs/>
        </w:rPr>
        <w:t>Carbon</w:t>
      </w:r>
      <w:r>
        <w:t xml:space="preserve"> </w:t>
      </w:r>
      <w:r>
        <w:rPr>
          <w:b/>
          <w:bCs/>
        </w:rPr>
        <w:t>126</w:t>
      </w:r>
      <w:r>
        <w:t>, 257–270 (2018).</w:t>
      </w:r>
    </w:p>
    <w:p w14:paraId="50FAE898" w14:textId="77777777" w:rsidR="00A550EF" w:rsidRDefault="00A550EF" w:rsidP="00A550EF">
      <w:pPr>
        <w:pStyle w:val="Bibliography"/>
      </w:pPr>
      <w:r>
        <w:t>32.</w:t>
      </w:r>
      <w:r>
        <w:tab/>
        <w:t xml:space="preserve">Stephan, O. </w:t>
      </w:r>
      <w:r>
        <w:rPr>
          <w:i/>
          <w:iCs/>
        </w:rPr>
        <w:t>et al.</w:t>
      </w:r>
      <w:r>
        <w:t xml:space="preserve"> Doping Graphitic and Carbon Nanotube Structures with Boron and Nitrogen. </w:t>
      </w:r>
      <w:r>
        <w:rPr>
          <w:i/>
          <w:iCs/>
        </w:rPr>
        <w:t>Science</w:t>
      </w:r>
      <w:r>
        <w:t xml:space="preserve"> </w:t>
      </w:r>
      <w:r>
        <w:rPr>
          <w:b/>
          <w:bCs/>
        </w:rPr>
        <w:t>266</w:t>
      </w:r>
      <w:r>
        <w:t>, 1683–1685 (1994).</w:t>
      </w:r>
    </w:p>
    <w:p w14:paraId="44B9F80B" w14:textId="77777777" w:rsidR="00A550EF" w:rsidRDefault="00A550EF" w:rsidP="00A550EF">
      <w:pPr>
        <w:pStyle w:val="Bibliography"/>
      </w:pPr>
      <w:r>
        <w:t>33.</w:t>
      </w:r>
      <w:r>
        <w:tab/>
        <w:t xml:space="preserve">Villalpando-Paez, F. </w:t>
      </w:r>
      <w:r>
        <w:rPr>
          <w:i/>
          <w:iCs/>
        </w:rPr>
        <w:t>et al.</w:t>
      </w:r>
      <w:r>
        <w:t xml:space="preserve"> Synthesis and characterization of long strands of nitrogen-doped single-walled carbon nanotubes. </w:t>
      </w:r>
      <w:r>
        <w:rPr>
          <w:i/>
          <w:iCs/>
        </w:rPr>
        <w:t>Chemical Physics Letters</w:t>
      </w:r>
      <w:r>
        <w:t xml:space="preserve"> </w:t>
      </w:r>
      <w:r>
        <w:rPr>
          <w:b/>
          <w:bCs/>
        </w:rPr>
        <w:t>424</w:t>
      </w:r>
      <w:r>
        <w:t>, 345–352 (2006).</w:t>
      </w:r>
    </w:p>
    <w:p w14:paraId="2D6D9C42" w14:textId="77777777" w:rsidR="00A550EF" w:rsidRDefault="00A550EF" w:rsidP="00A550EF">
      <w:pPr>
        <w:pStyle w:val="Bibliography"/>
      </w:pPr>
      <w:r>
        <w:t>34.</w:t>
      </w:r>
      <w:r>
        <w:tab/>
        <w:t xml:space="preserve">Alexander, R. </w:t>
      </w:r>
      <w:r>
        <w:rPr>
          <w:i/>
          <w:iCs/>
        </w:rPr>
        <w:t>et al.</w:t>
      </w:r>
      <w:r>
        <w:t xml:space="preserve"> In-situ synthesis and densification of boron carbide and boron carbide-graphene nanoplatelet composite by reactive spark plasma sintering. </w:t>
      </w:r>
      <w:r>
        <w:rPr>
          <w:i/>
          <w:iCs/>
        </w:rPr>
        <w:t>Ceramics International</w:t>
      </w:r>
      <w:r>
        <w:t xml:space="preserve"> </w:t>
      </w:r>
      <w:r>
        <w:rPr>
          <w:b/>
          <w:bCs/>
        </w:rPr>
        <w:t>44</w:t>
      </w:r>
      <w:r>
        <w:t>, 21132–21137 (2018).</w:t>
      </w:r>
    </w:p>
    <w:p w14:paraId="611056C8" w14:textId="77777777" w:rsidR="00A550EF" w:rsidRDefault="00A550EF" w:rsidP="00A550EF">
      <w:pPr>
        <w:pStyle w:val="Bibliography"/>
      </w:pPr>
      <w:r>
        <w:t>35.</w:t>
      </w:r>
      <w:r>
        <w:tab/>
        <w:t xml:space="preserve">Kovalčíková, A., Sedlák, R., Rutkowski, P. &amp; Dusza, J. Mechanical properties of boron carbide+graphene platelet composites. </w:t>
      </w:r>
      <w:r>
        <w:rPr>
          <w:i/>
          <w:iCs/>
        </w:rPr>
        <w:t>Ceramics International</w:t>
      </w:r>
      <w:r>
        <w:t xml:space="preserve"> </w:t>
      </w:r>
      <w:r>
        <w:rPr>
          <w:b/>
          <w:bCs/>
        </w:rPr>
        <w:t>42</w:t>
      </w:r>
      <w:r>
        <w:t>, 2094–2098 (2016).</w:t>
      </w:r>
    </w:p>
    <w:p w14:paraId="4ADE2972" w14:textId="77777777" w:rsidR="00A550EF" w:rsidRDefault="00A550EF" w:rsidP="00A550EF">
      <w:pPr>
        <w:pStyle w:val="Bibliography"/>
      </w:pPr>
      <w:r>
        <w:t>36.</w:t>
      </w:r>
      <w:r>
        <w:tab/>
        <w:t xml:space="preserve">Endo, M., Hayashi, T., Hong, S.-H., Enoki, T. &amp; Dresselhaus, M. S. Scanning tunneling microscope study of boron-doped highly oriented pyrolytic graphite. </w:t>
      </w:r>
      <w:r>
        <w:rPr>
          <w:i/>
          <w:iCs/>
        </w:rPr>
        <w:t>Journal of Applied Physics</w:t>
      </w:r>
      <w:r>
        <w:t xml:space="preserve"> </w:t>
      </w:r>
      <w:r>
        <w:rPr>
          <w:b/>
          <w:bCs/>
        </w:rPr>
        <w:t>90</w:t>
      </w:r>
      <w:r>
        <w:t>, 5670–5674 (2001).</w:t>
      </w:r>
    </w:p>
    <w:p w14:paraId="47E8DEBE" w14:textId="77777777" w:rsidR="00A550EF" w:rsidRDefault="00A550EF" w:rsidP="00A550EF">
      <w:pPr>
        <w:pStyle w:val="Bibliography"/>
      </w:pPr>
      <w:r>
        <w:t>37.</w:t>
      </w:r>
      <w:r>
        <w:tab/>
        <w:t xml:space="preserve">Allardice, D. J. &amp; Walker, P. L. The effect of substitutional boron on the kinetics of the carbon-oxygen reaction. </w:t>
      </w:r>
      <w:r>
        <w:rPr>
          <w:i/>
          <w:iCs/>
        </w:rPr>
        <w:t>Carbon</w:t>
      </w:r>
      <w:r>
        <w:t xml:space="preserve"> </w:t>
      </w:r>
      <w:r>
        <w:rPr>
          <w:b/>
          <w:bCs/>
        </w:rPr>
        <w:t>8</w:t>
      </w:r>
      <w:r>
        <w:t>, 375–385 (1970).</w:t>
      </w:r>
    </w:p>
    <w:p w14:paraId="4BB6012E" w14:textId="77777777" w:rsidR="00A550EF" w:rsidRDefault="00A550EF" w:rsidP="00A550EF">
      <w:pPr>
        <w:pStyle w:val="Bibliography"/>
      </w:pPr>
      <w:r>
        <w:t>38.</w:t>
      </w:r>
      <w:r>
        <w:tab/>
        <w:t xml:space="preserve">Kuchta, B., Firlej, L., Roszak, S. &amp; Pfeifer, P. A review of boron enhanced nanoporous carbons for hydrogen adsorption: numerical perspective. </w:t>
      </w:r>
      <w:r>
        <w:rPr>
          <w:i/>
          <w:iCs/>
        </w:rPr>
        <w:t>Adsorption</w:t>
      </w:r>
      <w:r>
        <w:t xml:space="preserve"> </w:t>
      </w:r>
      <w:r>
        <w:rPr>
          <w:b/>
          <w:bCs/>
        </w:rPr>
        <w:t>16</w:t>
      </w:r>
      <w:r>
        <w:t>, 413–421 (2010).</w:t>
      </w:r>
    </w:p>
    <w:p w14:paraId="2058199B" w14:textId="77777777" w:rsidR="00A550EF" w:rsidRDefault="00A550EF" w:rsidP="00A550EF">
      <w:pPr>
        <w:pStyle w:val="Bibliography"/>
      </w:pPr>
      <w:r>
        <w:t>39.</w:t>
      </w:r>
      <w:r>
        <w:tab/>
        <w:t xml:space="preserve">Javey, A., Shim, M. &amp; Dai, H. Electrical properties and devices of large-diameter single-walled carbon nanotubes. </w:t>
      </w:r>
      <w:r>
        <w:rPr>
          <w:i/>
          <w:iCs/>
        </w:rPr>
        <w:t>Applied Physics Letters</w:t>
      </w:r>
      <w:r>
        <w:t xml:space="preserve"> </w:t>
      </w:r>
      <w:r>
        <w:rPr>
          <w:b/>
          <w:bCs/>
        </w:rPr>
        <w:t>80</w:t>
      </w:r>
      <w:r>
        <w:t>, 1064–1066 (2002).</w:t>
      </w:r>
    </w:p>
    <w:p w14:paraId="6EDB0541" w14:textId="77777777" w:rsidR="00A550EF" w:rsidRDefault="00A550EF" w:rsidP="00A550EF">
      <w:pPr>
        <w:pStyle w:val="Bibliography"/>
      </w:pPr>
      <w:r>
        <w:t>40.</w:t>
      </w:r>
      <w:r>
        <w:tab/>
        <w:t xml:space="preserve">Kiang, C.-H. Growth of Large-Diameter Single-Walled Carbon Nanotubes. </w:t>
      </w:r>
      <w:r>
        <w:rPr>
          <w:i/>
          <w:iCs/>
        </w:rPr>
        <w:t>The Journal of Physical Chemistry A</w:t>
      </w:r>
      <w:r>
        <w:t xml:space="preserve"> </w:t>
      </w:r>
      <w:r>
        <w:rPr>
          <w:b/>
          <w:bCs/>
        </w:rPr>
        <w:t>104</w:t>
      </w:r>
      <w:r>
        <w:t>, 2454–2456 (2000).</w:t>
      </w:r>
    </w:p>
    <w:p w14:paraId="6365866C" w14:textId="77777777" w:rsidR="00A550EF" w:rsidRDefault="00A550EF" w:rsidP="00A550EF">
      <w:pPr>
        <w:pStyle w:val="Bibliography"/>
      </w:pPr>
      <w:r>
        <w:lastRenderedPageBreak/>
        <w:t>41.</w:t>
      </w:r>
      <w:r>
        <w:tab/>
        <w:t xml:space="preserve">Mistry, K. S., Larsen, B. A. &amp; Blackburn, J. L. High-Yield Dispersions of Large-Diameter Semiconducting Single-Walled Carbon Nanotubes with Tunable Narrow Chirality Distributions. </w:t>
      </w:r>
      <w:r>
        <w:rPr>
          <w:i/>
          <w:iCs/>
        </w:rPr>
        <w:t>ACS Nano</w:t>
      </w:r>
      <w:r>
        <w:t xml:space="preserve"> </w:t>
      </w:r>
      <w:r>
        <w:rPr>
          <w:b/>
          <w:bCs/>
        </w:rPr>
        <w:t>7</w:t>
      </w:r>
      <w:r>
        <w:t>, 2231–2239 (2013).</w:t>
      </w:r>
    </w:p>
    <w:p w14:paraId="48E2C828" w14:textId="77777777" w:rsidR="00A550EF" w:rsidRDefault="00A550EF" w:rsidP="00A550EF">
      <w:pPr>
        <w:pStyle w:val="Bibliography"/>
      </w:pPr>
      <w:r>
        <w:t>42.</w:t>
      </w:r>
      <w:r>
        <w:tab/>
        <w:t xml:space="preserve">Zhou, W., Ding, L., Yang, S. &amp; Liu, J. Synthesis of High-Density, Large-Diameter, and Aligned Single-Walled Carbon Nanotubes by Multiple-Cycle Growth Methods. </w:t>
      </w:r>
      <w:r>
        <w:rPr>
          <w:i/>
          <w:iCs/>
        </w:rPr>
        <w:t>ACS Nano</w:t>
      </w:r>
      <w:r>
        <w:t xml:space="preserve"> </w:t>
      </w:r>
      <w:r>
        <w:rPr>
          <w:b/>
          <w:bCs/>
        </w:rPr>
        <w:t>5</w:t>
      </w:r>
      <w:r>
        <w:t>, 3849–3857 (2011).</w:t>
      </w:r>
    </w:p>
    <w:p w14:paraId="3F258817" w14:textId="77777777" w:rsidR="00A550EF" w:rsidRDefault="00A550EF" w:rsidP="00A550EF">
      <w:pPr>
        <w:pStyle w:val="Bibliography"/>
      </w:pPr>
      <w:r>
        <w:t>43.</w:t>
      </w:r>
      <w:r>
        <w:tab/>
        <w:t xml:space="preserve">Liu, W. </w:t>
      </w:r>
      <w:r>
        <w:rPr>
          <w:i/>
          <w:iCs/>
        </w:rPr>
        <w:t>et al.</w:t>
      </w:r>
      <w:r>
        <w:t xml:space="preserve"> Poly(vinyl alcohol) reinforced with large-diameter carbon nanotubes via spray winding. </w:t>
      </w:r>
      <w:r>
        <w:rPr>
          <w:i/>
          <w:iCs/>
        </w:rPr>
        <w:t>Composites Part A: Applied Science and Manufacturing</w:t>
      </w:r>
      <w:r>
        <w:t xml:space="preserve"> </w:t>
      </w:r>
      <w:r>
        <w:rPr>
          <w:b/>
          <w:bCs/>
        </w:rPr>
        <w:t>43</w:t>
      </w:r>
      <w:r>
        <w:t>, 587–592 (2012).</w:t>
      </w:r>
    </w:p>
    <w:p w14:paraId="1DE2A0DE" w14:textId="77777777" w:rsidR="00A550EF" w:rsidRDefault="00A550EF" w:rsidP="00A550EF">
      <w:pPr>
        <w:pStyle w:val="Bibliography"/>
      </w:pPr>
      <w:r>
        <w:t>44.</w:t>
      </w:r>
      <w:r>
        <w:tab/>
        <w:t xml:space="preserve">Yang, D. J. </w:t>
      </w:r>
      <w:r>
        <w:rPr>
          <w:i/>
          <w:iCs/>
        </w:rPr>
        <w:t>et al.</w:t>
      </w:r>
      <w:r>
        <w:t xml:space="preserve"> Thermal conductivity of multiwalled carbon nanotubes. </w:t>
      </w:r>
      <w:r>
        <w:rPr>
          <w:i/>
          <w:iCs/>
        </w:rPr>
        <w:t>Physical Review B</w:t>
      </w:r>
      <w:r>
        <w:t xml:space="preserve"> </w:t>
      </w:r>
      <w:r>
        <w:rPr>
          <w:b/>
          <w:bCs/>
        </w:rPr>
        <w:t>66</w:t>
      </w:r>
      <w:r>
        <w:t>, (2002).</w:t>
      </w:r>
    </w:p>
    <w:p w14:paraId="1A421534" w14:textId="77777777" w:rsidR="00A550EF" w:rsidRDefault="00A550EF" w:rsidP="00A550EF">
      <w:pPr>
        <w:pStyle w:val="Bibliography"/>
      </w:pPr>
      <w:r>
        <w:t>45.</w:t>
      </w:r>
      <w:r>
        <w:tab/>
        <w:t xml:space="preserve">Kolmogorov, A. N. &amp; Crespi, V. H. Smoothest Bearings: Interlayer Sliding in Multiwalled Carbon Nanotubes. </w:t>
      </w:r>
      <w:r>
        <w:rPr>
          <w:i/>
          <w:iCs/>
        </w:rPr>
        <w:t>Physical Review Letters</w:t>
      </w:r>
      <w:r>
        <w:t xml:space="preserve"> </w:t>
      </w:r>
      <w:r>
        <w:rPr>
          <w:b/>
          <w:bCs/>
        </w:rPr>
        <w:t>85</w:t>
      </w:r>
      <w:r>
        <w:t>, 4727–4730 (2000).</w:t>
      </w:r>
    </w:p>
    <w:p w14:paraId="74343A56" w14:textId="77777777" w:rsidR="00A550EF" w:rsidRDefault="00A550EF" w:rsidP="00A550EF">
      <w:pPr>
        <w:pStyle w:val="Bibliography"/>
      </w:pPr>
      <w:r>
        <w:t>46.</w:t>
      </w:r>
      <w:r>
        <w:tab/>
        <w:t xml:space="preserve">Li, H. J., Lu, W. G., Li, J. J., Bai, X. D. &amp; Gu, C. Z. Multichannel Ballistic Transport in Multiwall Carbon Nanotubes. </w:t>
      </w:r>
      <w:r>
        <w:rPr>
          <w:i/>
          <w:iCs/>
        </w:rPr>
        <w:t>Physical Review Letters</w:t>
      </w:r>
      <w:r>
        <w:t xml:space="preserve"> </w:t>
      </w:r>
      <w:r>
        <w:rPr>
          <w:b/>
          <w:bCs/>
        </w:rPr>
        <w:t>95</w:t>
      </w:r>
      <w:r>
        <w:t>, (2005).</w:t>
      </w:r>
    </w:p>
    <w:p w14:paraId="12AEFC44" w14:textId="77777777" w:rsidR="00A550EF" w:rsidRDefault="00A550EF" w:rsidP="00A550EF">
      <w:pPr>
        <w:pStyle w:val="Bibliography"/>
      </w:pPr>
      <w:r>
        <w:t>47.</w:t>
      </w:r>
      <w:r>
        <w:tab/>
        <w:t xml:space="preserve">Sharifi, T. </w:t>
      </w:r>
      <w:r>
        <w:rPr>
          <w:i/>
          <w:iCs/>
        </w:rPr>
        <w:t>et al.</w:t>
      </w:r>
      <w:r>
        <w:t xml:space="preserve"> Nitrogen doped multi walled carbon nanotubes produced by CVD-correlating XPS and Raman spectroscopy for the study of nitrogen inclusion. </w:t>
      </w:r>
      <w:r>
        <w:rPr>
          <w:i/>
          <w:iCs/>
        </w:rPr>
        <w:t>Carbon</w:t>
      </w:r>
      <w:r>
        <w:t xml:space="preserve"> </w:t>
      </w:r>
      <w:r>
        <w:rPr>
          <w:b/>
          <w:bCs/>
        </w:rPr>
        <w:t>50</w:t>
      </w:r>
      <w:r>
        <w:t>, 3535–3541 (2012).</w:t>
      </w:r>
    </w:p>
    <w:p w14:paraId="5E107C77" w14:textId="77777777" w:rsidR="00A550EF" w:rsidRDefault="00A550EF" w:rsidP="00A550EF">
      <w:pPr>
        <w:pStyle w:val="Bibliography"/>
      </w:pPr>
      <w:r>
        <w:t>48.</w:t>
      </w:r>
      <w:r>
        <w:tab/>
        <w:t xml:space="preserve">Yudasaka, M., Kikuchi, R., Ohki, Y. &amp; Yoshimura, S. Nitrogen-containing carbon nanotube growth from Ni phthalocyanine by chemical vapor deposition. </w:t>
      </w:r>
      <w:r>
        <w:rPr>
          <w:i/>
          <w:iCs/>
        </w:rPr>
        <w:t>Carbon</w:t>
      </w:r>
      <w:r>
        <w:t xml:space="preserve"> </w:t>
      </w:r>
      <w:r>
        <w:rPr>
          <w:b/>
          <w:bCs/>
        </w:rPr>
        <w:t>35</w:t>
      </w:r>
      <w:r>
        <w:t>, 195–201 (1997).</w:t>
      </w:r>
    </w:p>
    <w:p w14:paraId="3983D12D" w14:textId="77777777" w:rsidR="00A550EF" w:rsidRDefault="00A550EF" w:rsidP="00A550EF">
      <w:pPr>
        <w:pStyle w:val="Bibliography"/>
      </w:pPr>
      <w:r>
        <w:t>49.</w:t>
      </w:r>
      <w:r>
        <w:tab/>
        <w:t xml:space="preserve">Porter, M. Vulcanization of Rubber. in </w:t>
      </w:r>
      <w:r>
        <w:rPr>
          <w:i/>
          <w:iCs/>
        </w:rPr>
        <w:t>Organic Chemistry of Sulfur</w:t>
      </w:r>
      <w:r>
        <w:t xml:space="preserve"> (ed. Oae, S.) 71–118 (Springer US, 1977). doi:10.1007/978-1-4684-2049-4_3.</w:t>
      </w:r>
    </w:p>
    <w:p w14:paraId="10FC6D10" w14:textId="77777777" w:rsidR="00A550EF" w:rsidRDefault="00A550EF" w:rsidP="00A550EF">
      <w:pPr>
        <w:pStyle w:val="Bibliography"/>
      </w:pPr>
      <w:r>
        <w:t>50.</w:t>
      </w:r>
      <w:r>
        <w:tab/>
        <w:t xml:space="preserve">Mukhopadhyay, R., K. De, S. &amp; Chakraborty, S. N. Effect of vulcanization temperature and vulcanization systems on the structure and properties of natural rubber vulcanizates. </w:t>
      </w:r>
      <w:r>
        <w:rPr>
          <w:i/>
          <w:iCs/>
        </w:rPr>
        <w:t>Polymer</w:t>
      </w:r>
      <w:r>
        <w:t xml:space="preserve"> </w:t>
      </w:r>
      <w:r>
        <w:rPr>
          <w:b/>
          <w:bCs/>
        </w:rPr>
        <w:t>18</w:t>
      </w:r>
      <w:r>
        <w:t>, 1243–1249 (1977).</w:t>
      </w:r>
    </w:p>
    <w:p w14:paraId="3EF0BDC1" w14:textId="77777777" w:rsidR="00A550EF" w:rsidRDefault="00A550EF" w:rsidP="00A550EF">
      <w:pPr>
        <w:pStyle w:val="Bibliography"/>
      </w:pPr>
      <w:r>
        <w:t>51.</w:t>
      </w:r>
      <w:r>
        <w:tab/>
        <w:t xml:space="preserve">Yudasaka, M. </w:t>
      </w:r>
      <w:r>
        <w:rPr>
          <w:i/>
          <w:iCs/>
        </w:rPr>
        <w:t>et al.</w:t>
      </w:r>
      <w:r>
        <w:t xml:space="preserve"> Specific conditions for Ni catalyzed carbon nanotube growth by chemical vapor deposition. </w:t>
      </w:r>
      <w:r>
        <w:rPr>
          <w:i/>
          <w:iCs/>
        </w:rPr>
        <w:t>Appl. Phys. Lett.</w:t>
      </w:r>
      <w:r>
        <w:t xml:space="preserve"> </w:t>
      </w:r>
      <w:r>
        <w:rPr>
          <w:b/>
          <w:bCs/>
        </w:rPr>
        <w:t>67</w:t>
      </w:r>
      <w:r>
        <w:t>, 2477–2479 (1995).</w:t>
      </w:r>
    </w:p>
    <w:p w14:paraId="34AC5EC5" w14:textId="77777777" w:rsidR="00A550EF" w:rsidRDefault="00A550EF" w:rsidP="00A550EF">
      <w:pPr>
        <w:pStyle w:val="Bibliography"/>
      </w:pPr>
      <w:r>
        <w:lastRenderedPageBreak/>
        <w:t>52.</w:t>
      </w:r>
      <w:r>
        <w:tab/>
        <w:t xml:space="preserve">Avogadro - Free cross-platform molecular editor. </w:t>
      </w:r>
      <w:r>
        <w:rPr>
          <w:i/>
          <w:iCs/>
        </w:rPr>
        <w:t>Avogadro</w:t>
      </w:r>
      <w:r>
        <w:t xml:space="preserve"> https://avogadro.cc/.</w:t>
      </w:r>
    </w:p>
    <w:p w14:paraId="53BC743F" w14:textId="77777777" w:rsidR="00A550EF" w:rsidRDefault="00A550EF" w:rsidP="00A550EF">
      <w:pPr>
        <w:pStyle w:val="Bibliography"/>
      </w:pPr>
      <w:r>
        <w:t>53.</w:t>
      </w:r>
      <w:r>
        <w:tab/>
        <w:t xml:space="preserve">Kabir, H. </w:t>
      </w:r>
      <w:r>
        <w:rPr>
          <w:i/>
          <w:iCs/>
        </w:rPr>
        <w:t>et al.</w:t>
      </w:r>
      <w:r>
        <w:t xml:space="preserve"> The sp2-sp3 carbon hybridization content of nanocrystalline graphite from pyrolyzed vegetable oil, comparison of electrochemistry and physical properties with other carbon forms and allotropes. </w:t>
      </w:r>
      <w:r>
        <w:rPr>
          <w:i/>
          <w:iCs/>
        </w:rPr>
        <w:t>Carbon</w:t>
      </w:r>
      <w:r>
        <w:t xml:space="preserve"> </w:t>
      </w:r>
      <w:r>
        <w:rPr>
          <w:b/>
          <w:bCs/>
        </w:rPr>
        <w:t>144</w:t>
      </w:r>
      <w:r>
        <w:t>, 831–840 (2019).</w:t>
      </w:r>
    </w:p>
    <w:p w14:paraId="7FC47611" w14:textId="77777777" w:rsidR="00A550EF" w:rsidRDefault="00A550EF" w:rsidP="00A550EF">
      <w:pPr>
        <w:pStyle w:val="Bibliography"/>
      </w:pPr>
      <w:r>
        <w:t>54.</w:t>
      </w:r>
      <w:r>
        <w:tab/>
        <w:t xml:space="preserve">Chang, C.-C. </w:t>
      </w:r>
      <w:r>
        <w:rPr>
          <w:i/>
          <w:iCs/>
        </w:rPr>
        <w:t>et al.</w:t>
      </w:r>
      <w:r>
        <w:t xml:space="preserve"> Strain-induced D band observed in carbon nanotubes. </w:t>
      </w:r>
      <w:r>
        <w:rPr>
          <w:i/>
          <w:iCs/>
        </w:rPr>
        <w:t>Nano Research</w:t>
      </w:r>
      <w:r>
        <w:t xml:space="preserve"> </w:t>
      </w:r>
      <w:r>
        <w:rPr>
          <w:b/>
          <w:bCs/>
        </w:rPr>
        <w:t>5</w:t>
      </w:r>
      <w:r>
        <w:t>, 854–862 (2012).</w:t>
      </w:r>
    </w:p>
    <w:p w14:paraId="2EF25A92" w14:textId="77777777" w:rsidR="00A550EF" w:rsidRDefault="00A550EF" w:rsidP="00A550EF">
      <w:pPr>
        <w:pStyle w:val="Bibliography"/>
      </w:pPr>
      <w:r>
        <w:t>55.</w:t>
      </w:r>
      <w:r>
        <w:tab/>
        <w:t xml:space="preserve">del Corro, E., Taravillo, M. &amp; Baonza, V. G. Nonlinear strain effects in double-resonance Raman bands of graphite, graphene, and related materials. </w:t>
      </w:r>
      <w:r>
        <w:rPr>
          <w:i/>
          <w:iCs/>
        </w:rPr>
        <w:t>Physical Review B</w:t>
      </w:r>
      <w:r>
        <w:t xml:space="preserve"> </w:t>
      </w:r>
      <w:r>
        <w:rPr>
          <w:b/>
          <w:bCs/>
        </w:rPr>
        <w:t>85</w:t>
      </w:r>
      <w:r>
        <w:t>, (2012).</w:t>
      </w:r>
    </w:p>
    <w:p w14:paraId="22895833" w14:textId="77777777" w:rsidR="00A550EF" w:rsidRDefault="00A550EF" w:rsidP="00A550EF">
      <w:pPr>
        <w:pStyle w:val="Bibliography"/>
      </w:pPr>
      <w:r>
        <w:t>56.</w:t>
      </w:r>
      <w:r>
        <w:tab/>
        <w:t xml:space="preserve">Mandumpal, J., Gemming, S. &amp; Seifert, G. Curvature effects of nitrogen on graphitic sheets: Structures and energetics. </w:t>
      </w:r>
      <w:r>
        <w:rPr>
          <w:i/>
          <w:iCs/>
        </w:rPr>
        <w:t>Chemical Physics Letters</w:t>
      </w:r>
      <w:r>
        <w:t xml:space="preserve"> </w:t>
      </w:r>
      <w:r>
        <w:rPr>
          <w:b/>
          <w:bCs/>
        </w:rPr>
        <w:t>447</w:t>
      </w:r>
      <w:r>
        <w:t>, 115–120 (2007).</w:t>
      </w:r>
    </w:p>
    <w:p w14:paraId="0A09691C" w14:textId="77777777" w:rsidR="00A550EF" w:rsidRDefault="00A550EF" w:rsidP="00A550EF">
      <w:pPr>
        <w:pStyle w:val="Bibliography"/>
      </w:pPr>
      <w:r>
        <w:t>57.</w:t>
      </w:r>
      <w:r>
        <w:tab/>
        <w:t xml:space="preserve">Kim, C. </w:t>
      </w:r>
      <w:r>
        <w:rPr>
          <w:i/>
          <w:iCs/>
        </w:rPr>
        <w:t>et al.</w:t>
      </w:r>
      <w:r>
        <w:t xml:space="preserve"> Microstructure and Electrochemical Properties of Boron-Doped Mesocarbon Microbeads. </w:t>
      </w:r>
      <w:r>
        <w:rPr>
          <w:i/>
          <w:iCs/>
        </w:rPr>
        <w:t>J. Electrochem. Soc.</w:t>
      </w:r>
      <w:r>
        <w:t xml:space="preserve"> </w:t>
      </w:r>
      <w:r>
        <w:rPr>
          <w:b/>
          <w:bCs/>
        </w:rPr>
        <w:t>147</w:t>
      </w:r>
      <w:r>
        <w:t>, 1257 (2000).</w:t>
      </w:r>
    </w:p>
    <w:p w14:paraId="2611FCB6" w14:textId="77777777" w:rsidR="00A550EF" w:rsidRDefault="00A550EF" w:rsidP="00A550EF">
      <w:pPr>
        <w:pStyle w:val="Bibliography"/>
      </w:pPr>
      <w:r>
        <w:t>58.</w:t>
      </w:r>
      <w:r>
        <w:tab/>
        <w:t xml:space="preserve">Sheng, Z.-H., Gao, H.-L., Bao, W.-J., Wang, F.-B. &amp; Xia, X.-H. Synthesis of boron doped graphene for oxygen reduction reaction in fuel cells. </w:t>
      </w:r>
      <w:r>
        <w:rPr>
          <w:i/>
          <w:iCs/>
        </w:rPr>
        <w:t>J. Mater. Chem.</w:t>
      </w:r>
      <w:r>
        <w:t xml:space="preserve"> </w:t>
      </w:r>
      <w:r>
        <w:rPr>
          <w:b/>
          <w:bCs/>
        </w:rPr>
        <w:t>22</w:t>
      </w:r>
      <w:r>
        <w:t>, 390–395 (2012).</w:t>
      </w:r>
    </w:p>
    <w:p w14:paraId="1B18AC09" w14:textId="77777777" w:rsidR="00A550EF" w:rsidRDefault="00A550EF" w:rsidP="00A550EF">
      <w:pPr>
        <w:pStyle w:val="Bibliography"/>
      </w:pPr>
      <w:r>
        <w:t>59.</w:t>
      </w:r>
      <w:r>
        <w:tab/>
        <w:t xml:space="preserve">Kim, Y. A. </w:t>
      </w:r>
      <w:r>
        <w:rPr>
          <w:i/>
          <w:iCs/>
        </w:rPr>
        <w:t>et al.</w:t>
      </w:r>
      <w:r>
        <w:t xml:space="preserve"> Raman Spectroscopy of Boron-Doped Single-Layer Graphene. </w:t>
      </w:r>
      <w:r>
        <w:rPr>
          <w:i/>
          <w:iCs/>
        </w:rPr>
        <w:t>ACS Nano</w:t>
      </w:r>
      <w:r>
        <w:t xml:space="preserve"> </w:t>
      </w:r>
      <w:r>
        <w:rPr>
          <w:b/>
          <w:bCs/>
        </w:rPr>
        <w:t>6</w:t>
      </w:r>
      <w:r>
        <w:t>, 6293–6300 (2012).</w:t>
      </w:r>
    </w:p>
    <w:p w14:paraId="1C8C878D" w14:textId="77777777" w:rsidR="00A550EF" w:rsidRDefault="00A550EF" w:rsidP="00A550EF">
      <w:pPr>
        <w:pStyle w:val="Bibliography"/>
      </w:pPr>
      <w:r>
        <w:t>60.</w:t>
      </w:r>
      <w:r>
        <w:tab/>
        <w:t xml:space="preserve">Gebhardt, J. </w:t>
      </w:r>
      <w:r>
        <w:rPr>
          <w:i/>
          <w:iCs/>
        </w:rPr>
        <w:t>et al.</w:t>
      </w:r>
      <w:r>
        <w:t xml:space="preserve"> Growth and electronic structure of boron-doped graphene. </w:t>
      </w:r>
      <w:r>
        <w:rPr>
          <w:i/>
          <w:iCs/>
        </w:rPr>
        <w:t>Phys. Rev. B</w:t>
      </w:r>
      <w:r>
        <w:t xml:space="preserve"> </w:t>
      </w:r>
      <w:r>
        <w:rPr>
          <w:b/>
          <w:bCs/>
        </w:rPr>
        <w:t>87</w:t>
      </w:r>
      <w:r>
        <w:t>, 155437 (2013).</w:t>
      </w:r>
    </w:p>
    <w:p w14:paraId="5638DB20" w14:textId="77777777" w:rsidR="00A550EF" w:rsidRDefault="00A550EF" w:rsidP="00A550EF">
      <w:pPr>
        <w:pStyle w:val="Bibliography"/>
      </w:pPr>
      <w:r>
        <w:t>61.</w:t>
      </w:r>
      <w:r>
        <w:tab/>
        <w:t xml:space="preserve">Wu, Z.-S., Ren, W., Xu, L., Li, F. &amp; Cheng, H.-M. Doped Graphene Sheets As Anode Materials with Superhigh Rate and Large Capacity for Lithium Ion Batteries. </w:t>
      </w:r>
      <w:r>
        <w:rPr>
          <w:i/>
          <w:iCs/>
        </w:rPr>
        <w:t>ACS Nano</w:t>
      </w:r>
      <w:r>
        <w:t xml:space="preserve"> </w:t>
      </w:r>
      <w:r>
        <w:rPr>
          <w:b/>
          <w:bCs/>
        </w:rPr>
        <w:t>5</w:t>
      </w:r>
      <w:r>
        <w:t>, 5463–5471 (2011).</w:t>
      </w:r>
    </w:p>
    <w:p w14:paraId="5E3B4F96" w14:textId="77777777" w:rsidR="00A550EF" w:rsidRDefault="00A550EF" w:rsidP="00A550EF">
      <w:pPr>
        <w:pStyle w:val="Bibliography"/>
      </w:pPr>
      <w:r>
        <w:t>62.</w:t>
      </w:r>
      <w:r>
        <w:tab/>
        <w:t xml:space="preserve">Sahoo, M., Sreena, K. P., Vinayan, B. P. &amp; Ramaprabhu, S. Green synthesis of boron doped graphene and its application as high performance anode material in Li ion battery. </w:t>
      </w:r>
      <w:r>
        <w:rPr>
          <w:i/>
          <w:iCs/>
        </w:rPr>
        <w:t>Materials Research Bulletin</w:t>
      </w:r>
      <w:r>
        <w:t xml:space="preserve"> </w:t>
      </w:r>
      <w:r>
        <w:rPr>
          <w:b/>
          <w:bCs/>
        </w:rPr>
        <w:t>61</w:t>
      </w:r>
      <w:r>
        <w:t>, 383–390 (2015).</w:t>
      </w:r>
    </w:p>
    <w:p w14:paraId="24691C17" w14:textId="77777777" w:rsidR="00A550EF" w:rsidRDefault="00A550EF" w:rsidP="00A550EF">
      <w:pPr>
        <w:pStyle w:val="Bibliography"/>
      </w:pPr>
      <w:r>
        <w:lastRenderedPageBreak/>
        <w:t>63.</w:t>
      </w:r>
      <w:r>
        <w:tab/>
        <w:t xml:space="preserve">Ferro, Y., Marinelli, F., Jelea, A. &amp; Allouche, A. Adsorption, diffusion, and recombination of hydrogen on pure and boron-doped graphite surfaces. </w:t>
      </w:r>
      <w:r>
        <w:rPr>
          <w:i/>
          <w:iCs/>
        </w:rPr>
        <w:t>The Journal of Chemical Physics</w:t>
      </w:r>
      <w:r>
        <w:t xml:space="preserve"> </w:t>
      </w:r>
      <w:r>
        <w:rPr>
          <w:b/>
          <w:bCs/>
        </w:rPr>
        <w:t>120</w:t>
      </w:r>
      <w:r>
        <w:t>, 11882–11888 (2004).</w:t>
      </w:r>
    </w:p>
    <w:p w14:paraId="6F6755BA" w14:textId="77777777" w:rsidR="00A550EF" w:rsidRDefault="00A550EF" w:rsidP="00A550EF">
      <w:pPr>
        <w:pStyle w:val="Bibliography"/>
      </w:pPr>
      <w:r>
        <w:t>64.</w:t>
      </w:r>
      <w:r>
        <w:tab/>
        <w:t xml:space="preserve">Miwa, R. H., Martins, T. B. &amp; Fazzio, A. Hydrogen adsorption on boron doped graphene: an </w:t>
      </w:r>
      <w:r>
        <w:rPr>
          <w:i/>
          <w:iCs/>
        </w:rPr>
        <w:t>ab initio</w:t>
      </w:r>
      <w:r>
        <w:t xml:space="preserve"> study. </w:t>
      </w:r>
      <w:r>
        <w:rPr>
          <w:i/>
          <w:iCs/>
        </w:rPr>
        <w:t>Nanotechnology</w:t>
      </w:r>
      <w:r>
        <w:t xml:space="preserve"> </w:t>
      </w:r>
      <w:r>
        <w:rPr>
          <w:b/>
          <w:bCs/>
        </w:rPr>
        <w:t>19</w:t>
      </w:r>
      <w:r>
        <w:t>, 155708 (2008).</w:t>
      </w:r>
    </w:p>
    <w:p w14:paraId="4F3D95F8" w14:textId="4F3F5ABC" w:rsidR="00F13594" w:rsidRDefault="00F844EA" w:rsidP="0062083F">
      <w:r>
        <w:fldChar w:fldCharType="end"/>
      </w:r>
    </w:p>
    <w:p w14:paraId="33D17A37" w14:textId="33B4BE87" w:rsidR="00C76DEE" w:rsidRDefault="00C76DEE" w:rsidP="00C76DEE">
      <w:r w:rsidRPr="00C76DEE">
        <w:rPr>
          <w:b/>
        </w:rPr>
        <w:t>ACKNOWLEDGEMENTS</w:t>
      </w:r>
    </w:p>
    <w:p w14:paraId="063CE755" w14:textId="6BE2140F" w:rsidR="00034787" w:rsidRDefault="00DD6C79" w:rsidP="00034787">
      <w:r>
        <w:t xml:space="preserve">DMc would like to </w:t>
      </w:r>
      <w:r w:rsidR="00034787">
        <w:t>acknowledge the support of the Office of Naval Research (N00014-</w:t>
      </w:r>
      <w:r w:rsidR="00D43D0E">
        <w:t>20</w:t>
      </w:r>
      <w:r w:rsidR="00034787">
        <w:t>-1-</w:t>
      </w:r>
      <w:r w:rsidR="00D43D0E">
        <w:t>2433</w:t>
      </w:r>
      <w:r w:rsidR="00034787">
        <w:t>)</w:t>
      </w:r>
      <w:r w:rsidR="00956F67">
        <w:t xml:space="preserve">. </w:t>
      </w:r>
      <w:r w:rsidR="00956F67" w:rsidRPr="00DC6489">
        <w:t>A.K.K. acknowledges the funding by National Science Foundation (Award #1707008)</w:t>
      </w:r>
      <w:r w:rsidR="00956F67">
        <w:t xml:space="preserve">. </w:t>
      </w:r>
      <w:r w:rsidR="00DB2710">
        <w:t xml:space="preserve">E.E. </w:t>
      </w:r>
      <w:r w:rsidR="00DB2710" w:rsidRPr="00DB2710">
        <w:t>acknowledges</w:t>
      </w:r>
      <w:r w:rsidR="00DB2710">
        <w:t xml:space="preserve"> </w:t>
      </w:r>
      <w:r w:rsidR="000816B8">
        <w:t xml:space="preserve">Dr. </w:t>
      </w:r>
      <w:r w:rsidR="00DB2710">
        <w:t xml:space="preserve">J. Monroy for </w:t>
      </w:r>
      <w:r>
        <w:t xml:space="preserve">his assistance </w:t>
      </w:r>
      <w:r w:rsidR="00DB2710">
        <w:t xml:space="preserve">with </w:t>
      </w:r>
      <w:r>
        <w:t xml:space="preserve">the </w:t>
      </w:r>
      <w:r w:rsidR="00DB2710">
        <w:t xml:space="preserve">diagrams of GUITAR and BOD </w:t>
      </w:r>
      <w:r w:rsidR="004F61AF">
        <w:t>schematics</w:t>
      </w:r>
      <w:r w:rsidR="00DB2710">
        <w:t xml:space="preserve">. </w:t>
      </w:r>
    </w:p>
    <w:p w14:paraId="3E820275" w14:textId="77777777" w:rsidR="00781457" w:rsidRDefault="00781457" w:rsidP="005E0FA6">
      <w:pPr>
        <w:rPr>
          <w:b/>
        </w:rPr>
      </w:pPr>
    </w:p>
    <w:p w14:paraId="78379A66" w14:textId="547C4578" w:rsidR="005E0FA6" w:rsidRDefault="005E0FA6" w:rsidP="005E0FA6">
      <w:pPr>
        <w:rPr>
          <w:b/>
        </w:rPr>
      </w:pPr>
      <w:r w:rsidRPr="00EF751F">
        <w:rPr>
          <w:b/>
        </w:rPr>
        <w:t xml:space="preserve">AUTHOR CONTRIBUTIONS </w:t>
      </w:r>
    </w:p>
    <w:p w14:paraId="082B3F02" w14:textId="77777777" w:rsidR="005E0FA6" w:rsidRDefault="005E0FA6" w:rsidP="005E0FA6">
      <w:pPr>
        <w:rPr>
          <w:rFonts w:eastAsiaTheme="minorEastAsia"/>
        </w:rPr>
      </w:pPr>
      <w:r>
        <w:rPr>
          <w:rFonts w:eastAsiaTheme="minorEastAsia"/>
        </w:rPr>
        <w:t>E.E., A.A.</w:t>
      </w:r>
      <w:r w:rsidRPr="00EF751F">
        <w:rPr>
          <w:rFonts w:eastAsiaTheme="minorEastAsia"/>
        </w:rPr>
        <w:t xml:space="preserve"> and </w:t>
      </w:r>
      <w:r>
        <w:rPr>
          <w:rFonts w:eastAsiaTheme="minorEastAsia"/>
        </w:rPr>
        <w:t>D.Mc</w:t>
      </w:r>
      <w:r w:rsidRPr="00EF751F">
        <w:rPr>
          <w:rFonts w:eastAsiaTheme="minorEastAsia"/>
        </w:rPr>
        <w:t xml:space="preserve">. conceived the idea, designed the experiments, collected the data and wrote the manuscript. </w:t>
      </w:r>
      <w:r>
        <w:rPr>
          <w:rFonts w:eastAsiaTheme="minorEastAsia"/>
        </w:rPr>
        <w:t>N.D. and D.M</w:t>
      </w:r>
      <w:r w:rsidRPr="00EF751F">
        <w:rPr>
          <w:rFonts w:eastAsiaTheme="minorEastAsia"/>
        </w:rPr>
        <w:t xml:space="preserve">. </w:t>
      </w:r>
      <w:r>
        <w:rPr>
          <w:rFonts w:eastAsiaTheme="minorEastAsia"/>
        </w:rPr>
        <w:t>assisted collecting and analyzing the AFM data</w:t>
      </w:r>
      <w:r w:rsidRPr="00EF751F">
        <w:rPr>
          <w:rFonts w:eastAsiaTheme="minorEastAsia"/>
        </w:rPr>
        <w:t xml:space="preserve">. </w:t>
      </w:r>
      <w:r>
        <w:rPr>
          <w:rFonts w:eastAsiaTheme="minorEastAsia"/>
        </w:rPr>
        <w:t>A.K.K., L.Z. and B.W. assisted collecting and analyzing the RAMAN data.</w:t>
      </w:r>
    </w:p>
    <w:p w14:paraId="7E1CDE41" w14:textId="77777777" w:rsidR="005E0FA6" w:rsidRDefault="005E0FA6" w:rsidP="005E0FA6">
      <w:pPr>
        <w:rPr>
          <w:rFonts w:eastAsiaTheme="minorEastAsia"/>
        </w:rPr>
      </w:pPr>
    </w:p>
    <w:p w14:paraId="34875C19" w14:textId="77777777" w:rsidR="005E0FA6" w:rsidRPr="00775100" w:rsidRDefault="005E0FA6" w:rsidP="005E0FA6">
      <w:pPr>
        <w:rPr>
          <w:b/>
        </w:rPr>
      </w:pPr>
      <w:r w:rsidRPr="00775100">
        <w:rPr>
          <w:b/>
        </w:rPr>
        <w:t xml:space="preserve">COMPETING INTERESTS </w:t>
      </w:r>
    </w:p>
    <w:p w14:paraId="47E507EB" w14:textId="77777777" w:rsidR="005E0FA6" w:rsidRDefault="005E0FA6" w:rsidP="005E0FA6">
      <w:pPr>
        <w:rPr>
          <w:rFonts w:eastAsiaTheme="minorEastAsia"/>
        </w:rPr>
      </w:pPr>
      <w:r w:rsidRPr="00775100">
        <w:rPr>
          <w:rFonts w:eastAsiaTheme="minorEastAsia"/>
        </w:rPr>
        <w:t>The authors declare no competing interests.</w:t>
      </w:r>
    </w:p>
    <w:p w14:paraId="386D9E3C" w14:textId="77777777" w:rsidR="005E0FA6" w:rsidRDefault="005E0FA6" w:rsidP="005E0FA6">
      <w:pPr>
        <w:rPr>
          <w:rFonts w:eastAsiaTheme="minorEastAsia"/>
        </w:rPr>
      </w:pPr>
    </w:p>
    <w:p w14:paraId="605C31CC" w14:textId="77777777" w:rsidR="005E0FA6" w:rsidRDefault="005E0FA6" w:rsidP="005E0FA6">
      <w:pPr>
        <w:rPr>
          <w:b/>
        </w:rPr>
      </w:pPr>
      <w:r w:rsidRPr="00D24CF9">
        <w:rPr>
          <w:b/>
        </w:rPr>
        <w:t>ADDITIONAL INFORMATION</w:t>
      </w:r>
    </w:p>
    <w:p w14:paraId="4BEF3C52" w14:textId="7943789E" w:rsidR="005E0FA6" w:rsidRPr="00EF751F" w:rsidRDefault="005E0FA6" w:rsidP="005E0FA6">
      <w:pPr>
        <w:rPr>
          <w:rFonts w:eastAsiaTheme="minorEastAsia"/>
        </w:rPr>
      </w:pPr>
      <w:r w:rsidRPr="00D24CF9">
        <w:rPr>
          <w:rFonts w:eastAsiaTheme="minorEastAsia"/>
        </w:rPr>
        <w:t xml:space="preserve">Correspondence </w:t>
      </w:r>
      <w:r w:rsidR="005C41D7">
        <w:rPr>
          <w:rFonts w:eastAsiaTheme="minorEastAsia"/>
        </w:rPr>
        <w:t xml:space="preserve">and material requests </w:t>
      </w:r>
      <w:r w:rsidRPr="00D24CF9">
        <w:rPr>
          <w:rFonts w:eastAsiaTheme="minorEastAsia"/>
        </w:rPr>
        <w:t xml:space="preserve">should be addressed to </w:t>
      </w:r>
      <w:r>
        <w:rPr>
          <w:rFonts w:eastAsiaTheme="minorEastAsia"/>
        </w:rPr>
        <w:t>DMc</w:t>
      </w:r>
    </w:p>
    <w:p w14:paraId="5E30F553" w14:textId="77777777" w:rsidR="007D3BED" w:rsidRDefault="007D3BED" w:rsidP="007D3BED"/>
    <w:p w14:paraId="737A8139" w14:textId="1E654F89" w:rsidR="006464A6" w:rsidRDefault="006464A6" w:rsidP="0062083F">
      <w:pPr>
        <w:rPr>
          <w:bCs/>
        </w:rPr>
      </w:pPr>
    </w:p>
    <w:sectPr w:rsidR="006464A6" w:rsidSect="00503417">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DD60E7" w14:textId="77777777" w:rsidR="009848F7" w:rsidRDefault="009848F7" w:rsidP="00503417">
      <w:pPr>
        <w:spacing w:after="0" w:line="240" w:lineRule="auto"/>
      </w:pPr>
      <w:r>
        <w:separator/>
      </w:r>
    </w:p>
  </w:endnote>
  <w:endnote w:type="continuationSeparator" w:id="0">
    <w:p w14:paraId="5FD46C69" w14:textId="77777777" w:rsidR="009848F7" w:rsidRDefault="009848F7" w:rsidP="005034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1951885"/>
      <w:docPartObj>
        <w:docPartGallery w:val="Page Numbers (Bottom of Page)"/>
        <w:docPartUnique/>
      </w:docPartObj>
    </w:sdtPr>
    <w:sdtEndPr>
      <w:rPr>
        <w:noProof/>
      </w:rPr>
    </w:sdtEndPr>
    <w:sdtContent>
      <w:p w14:paraId="018FD871" w14:textId="3F202EE9" w:rsidR="00E921F1" w:rsidRDefault="00E921F1">
        <w:pPr>
          <w:pStyle w:val="Footer"/>
          <w:jc w:val="center"/>
        </w:pPr>
        <w:r>
          <w:fldChar w:fldCharType="begin"/>
        </w:r>
        <w:r>
          <w:instrText xml:space="preserve"> PAGE   \* MERGEFORMAT </w:instrText>
        </w:r>
        <w:r>
          <w:fldChar w:fldCharType="separate"/>
        </w:r>
        <w:r w:rsidR="00D5164D">
          <w:rPr>
            <w:noProof/>
          </w:rPr>
          <w:t>16</w:t>
        </w:r>
        <w:r>
          <w:rPr>
            <w:noProof/>
          </w:rPr>
          <w:fldChar w:fldCharType="end"/>
        </w:r>
      </w:p>
    </w:sdtContent>
  </w:sdt>
  <w:p w14:paraId="617FC1CA" w14:textId="77777777" w:rsidR="00E921F1" w:rsidRDefault="00E921F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46DCA0" w14:textId="77777777" w:rsidR="009848F7" w:rsidRDefault="009848F7" w:rsidP="00503417">
      <w:pPr>
        <w:spacing w:after="0" w:line="240" w:lineRule="auto"/>
      </w:pPr>
      <w:r>
        <w:separator/>
      </w:r>
    </w:p>
  </w:footnote>
  <w:footnote w:type="continuationSeparator" w:id="0">
    <w:p w14:paraId="37205CC9" w14:textId="77777777" w:rsidR="009848F7" w:rsidRDefault="009848F7" w:rsidP="005034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D9477E"/>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F8552F9"/>
    <w:multiLevelType w:val="hybridMultilevel"/>
    <w:tmpl w:val="E2F80AA0"/>
    <w:lvl w:ilvl="0" w:tplc="B470C2C0">
      <w:start w:val="1"/>
      <w:numFmt w:val="upp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yNjGwtLSwMDAwNDZQ0lEKTi0uzszPAykwMqoFAPjIDaYtAAAA"/>
  </w:docVars>
  <w:rsids>
    <w:rsidRoot w:val="005D134D"/>
    <w:rsid w:val="00000DF9"/>
    <w:rsid w:val="000028DA"/>
    <w:rsid w:val="00002A48"/>
    <w:rsid w:val="0000521A"/>
    <w:rsid w:val="00005778"/>
    <w:rsid w:val="00007D72"/>
    <w:rsid w:val="00011245"/>
    <w:rsid w:val="00011668"/>
    <w:rsid w:val="00011AFF"/>
    <w:rsid w:val="00011E68"/>
    <w:rsid w:val="000121E6"/>
    <w:rsid w:val="00014F7C"/>
    <w:rsid w:val="0001682C"/>
    <w:rsid w:val="00016C91"/>
    <w:rsid w:val="00020539"/>
    <w:rsid w:val="000209BC"/>
    <w:rsid w:val="000214BB"/>
    <w:rsid w:val="00021CD4"/>
    <w:rsid w:val="00022CF4"/>
    <w:rsid w:val="000234B9"/>
    <w:rsid w:val="00023C16"/>
    <w:rsid w:val="00023C51"/>
    <w:rsid w:val="00024CA9"/>
    <w:rsid w:val="00025336"/>
    <w:rsid w:val="00025BE2"/>
    <w:rsid w:val="00027198"/>
    <w:rsid w:val="00027B4F"/>
    <w:rsid w:val="00030730"/>
    <w:rsid w:val="00032806"/>
    <w:rsid w:val="00032ED8"/>
    <w:rsid w:val="00034787"/>
    <w:rsid w:val="000359CB"/>
    <w:rsid w:val="000369B5"/>
    <w:rsid w:val="00036A36"/>
    <w:rsid w:val="00037EB4"/>
    <w:rsid w:val="00037F26"/>
    <w:rsid w:val="000400EF"/>
    <w:rsid w:val="00040726"/>
    <w:rsid w:val="0004087E"/>
    <w:rsid w:val="000408F5"/>
    <w:rsid w:val="000415AD"/>
    <w:rsid w:val="00043120"/>
    <w:rsid w:val="00047E05"/>
    <w:rsid w:val="00053301"/>
    <w:rsid w:val="0005354A"/>
    <w:rsid w:val="00053947"/>
    <w:rsid w:val="000539EA"/>
    <w:rsid w:val="00053A3A"/>
    <w:rsid w:val="00054314"/>
    <w:rsid w:val="00054539"/>
    <w:rsid w:val="00056EEE"/>
    <w:rsid w:val="00057018"/>
    <w:rsid w:val="000605F6"/>
    <w:rsid w:val="00060A47"/>
    <w:rsid w:val="00060F02"/>
    <w:rsid w:val="00061761"/>
    <w:rsid w:val="00061DE4"/>
    <w:rsid w:val="000636F1"/>
    <w:rsid w:val="00063EB5"/>
    <w:rsid w:val="00065337"/>
    <w:rsid w:val="00065FD6"/>
    <w:rsid w:val="000672F0"/>
    <w:rsid w:val="00067B8C"/>
    <w:rsid w:val="0007088E"/>
    <w:rsid w:val="00070EF9"/>
    <w:rsid w:val="00071C3D"/>
    <w:rsid w:val="00072037"/>
    <w:rsid w:val="00072385"/>
    <w:rsid w:val="0007447E"/>
    <w:rsid w:val="00074621"/>
    <w:rsid w:val="000753CA"/>
    <w:rsid w:val="000757AC"/>
    <w:rsid w:val="00075899"/>
    <w:rsid w:val="000800F9"/>
    <w:rsid w:val="0008129B"/>
    <w:rsid w:val="000816B8"/>
    <w:rsid w:val="000817C9"/>
    <w:rsid w:val="0008240A"/>
    <w:rsid w:val="00082C1A"/>
    <w:rsid w:val="00083A7F"/>
    <w:rsid w:val="0008463F"/>
    <w:rsid w:val="000851BC"/>
    <w:rsid w:val="0008576B"/>
    <w:rsid w:val="00087A59"/>
    <w:rsid w:val="00087E5D"/>
    <w:rsid w:val="00091630"/>
    <w:rsid w:val="000916B6"/>
    <w:rsid w:val="000917D0"/>
    <w:rsid w:val="000925F0"/>
    <w:rsid w:val="00094350"/>
    <w:rsid w:val="00094391"/>
    <w:rsid w:val="00097C60"/>
    <w:rsid w:val="000A0E87"/>
    <w:rsid w:val="000A14CF"/>
    <w:rsid w:val="000A2660"/>
    <w:rsid w:val="000A3446"/>
    <w:rsid w:val="000A46EF"/>
    <w:rsid w:val="000A5EF5"/>
    <w:rsid w:val="000A5FAF"/>
    <w:rsid w:val="000A72EC"/>
    <w:rsid w:val="000A7DBF"/>
    <w:rsid w:val="000B1E30"/>
    <w:rsid w:val="000B2447"/>
    <w:rsid w:val="000B28F6"/>
    <w:rsid w:val="000B2BA1"/>
    <w:rsid w:val="000B36F9"/>
    <w:rsid w:val="000B3985"/>
    <w:rsid w:val="000B559B"/>
    <w:rsid w:val="000B7139"/>
    <w:rsid w:val="000C1523"/>
    <w:rsid w:val="000C27B0"/>
    <w:rsid w:val="000C2C9D"/>
    <w:rsid w:val="000C353D"/>
    <w:rsid w:val="000C408C"/>
    <w:rsid w:val="000C6260"/>
    <w:rsid w:val="000C6797"/>
    <w:rsid w:val="000C6B16"/>
    <w:rsid w:val="000D0224"/>
    <w:rsid w:val="000D0401"/>
    <w:rsid w:val="000D0A05"/>
    <w:rsid w:val="000D112E"/>
    <w:rsid w:val="000D13A5"/>
    <w:rsid w:val="000D17FF"/>
    <w:rsid w:val="000D1936"/>
    <w:rsid w:val="000D1EB1"/>
    <w:rsid w:val="000D1FAE"/>
    <w:rsid w:val="000D269E"/>
    <w:rsid w:val="000D3033"/>
    <w:rsid w:val="000D308E"/>
    <w:rsid w:val="000D342C"/>
    <w:rsid w:val="000D3D59"/>
    <w:rsid w:val="000D4775"/>
    <w:rsid w:val="000D58F6"/>
    <w:rsid w:val="000D61DF"/>
    <w:rsid w:val="000D75C2"/>
    <w:rsid w:val="000D7BB3"/>
    <w:rsid w:val="000D7F25"/>
    <w:rsid w:val="000E215B"/>
    <w:rsid w:val="000E2D84"/>
    <w:rsid w:val="000E3CB1"/>
    <w:rsid w:val="000E43FE"/>
    <w:rsid w:val="000E6D53"/>
    <w:rsid w:val="000E73D1"/>
    <w:rsid w:val="000E79AA"/>
    <w:rsid w:val="000F03A2"/>
    <w:rsid w:val="000F060B"/>
    <w:rsid w:val="000F17DA"/>
    <w:rsid w:val="000F1ADF"/>
    <w:rsid w:val="000F20FA"/>
    <w:rsid w:val="000F2A57"/>
    <w:rsid w:val="000F2F84"/>
    <w:rsid w:val="000F301E"/>
    <w:rsid w:val="000F64A3"/>
    <w:rsid w:val="000F6CFC"/>
    <w:rsid w:val="001004F1"/>
    <w:rsid w:val="00100D13"/>
    <w:rsid w:val="001016BB"/>
    <w:rsid w:val="00101DF4"/>
    <w:rsid w:val="00103CCE"/>
    <w:rsid w:val="00110CD3"/>
    <w:rsid w:val="00110D2B"/>
    <w:rsid w:val="00111762"/>
    <w:rsid w:val="00111AE7"/>
    <w:rsid w:val="00111E52"/>
    <w:rsid w:val="00112DAB"/>
    <w:rsid w:val="001133ED"/>
    <w:rsid w:val="00115257"/>
    <w:rsid w:val="00115F1B"/>
    <w:rsid w:val="001160DA"/>
    <w:rsid w:val="0011669D"/>
    <w:rsid w:val="001179AA"/>
    <w:rsid w:val="00120B86"/>
    <w:rsid w:val="00120C7B"/>
    <w:rsid w:val="001210BC"/>
    <w:rsid w:val="0012181E"/>
    <w:rsid w:val="00122364"/>
    <w:rsid w:val="00123CAB"/>
    <w:rsid w:val="0012546B"/>
    <w:rsid w:val="00125678"/>
    <w:rsid w:val="00125B32"/>
    <w:rsid w:val="00125D16"/>
    <w:rsid w:val="00125FC3"/>
    <w:rsid w:val="00126CBD"/>
    <w:rsid w:val="001302C6"/>
    <w:rsid w:val="001311F2"/>
    <w:rsid w:val="001313F2"/>
    <w:rsid w:val="001325DE"/>
    <w:rsid w:val="00132AC7"/>
    <w:rsid w:val="00132DFF"/>
    <w:rsid w:val="00135411"/>
    <w:rsid w:val="0013614E"/>
    <w:rsid w:val="0013649D"/>
    <w:rsid w:val="00136CBF"/>
    <w:rsid w:val="00137D8D"/>
    <w:rsid w:val="001402A2"/>
    <w:rsid w:val="001406C5"/>
    <w:rsid w:val="0014103E"/>
    <w:rsid w:val="00141485"/>
    <w:rsid w:val="001438E1"/>
    <w:rsid w:val="001440BD"/>
    <w:rsid w:val="001442F3"/>
    <w:rsid w:val="00145209"/>
    <w:rsid w:val="00145495"/>
    <w:rsid w:val="00145653"/>
    <w:rsid w:val="00145AF6"/>
    <w:rsid w:val="00146444"/>
    <w:rsid w:val="0015029C"/>
    <w:rsid w:val="00152CB8"/>
    <w:rsid w:val="001538BC"/>
    <w:rsid w:val="00153F65"/>
    <w:rsid w:val="001558A6"/>
    <w:rsid w:val="00156053"/>
    <w:rsid w:val="0015690B"/>
    <w:rsid w:val="0016014E"/>
    <w:rsid w:val="00161C2D"/>
    <w:rsid w:val="00162B06"/>
    <w:rsid w:val="00162DF2"/>
    <w:rsid w:val="00162EF3"/>
    <w:rsid w:val="00164323"/>
    <w:rsid w:val="00164AC2"/>
    <w:rsid w:val="00164D53"/>
    <w:rsid w:val="00165D49"/>
    <w:rsid w:val="001675BB"/>
    <w:rsid w:val="00167D12"/>
    <w:rsid w:val="00167DBA"/>
    <w:rsid w:val="001718BB"/>
    <w:rsid w:val="001718CF"/>
    <w:rsid w:val="001721D9"/>
    <w:rsid w:val="00172547"/>
    <w:rsid w:val="00172F87"/>
    <w:rsid w:val="001736E3"/>
    <w:rsid w:val="00173804"/>
    <w:rsid w:val="0017479B"/>
    <w:rsid w:val="00174B43"/>
    <w:rsid w:val="00177CE7"/>
    <w:rsid w:val="00181121"/>
    <w:rsid w:val="001819EE"/>
    <w:rsid w:val="001825CB"/>
    <w:rsid w:val="001827F6"/>
    <w:rsid w:val="001833ED"/>
    <w:rsid w:val="00184A35"/>
    <w:rsid w:val="00185372"/>
    <w:rsid w:val="0018563A"/>
    <w:rsid w:val="00185DE3"/>
    <w:rsid w:val="001867E4"/>
    <w:rsid w:val="001873F5"/>
    <w:rsid w:val="001874B0"/>
    <w:rsid w:val="00187E46"/>
    <w:rsid w:val="0019120D"/>
    <w:rsid w:val="00191BD5"/>
    <w:rsid w:val="00193A14"/>
    <w:rsid w:val="00194125"/>
    <w:rsid w:val="00195A2B"/>
    <w:rsid w:val="00196338"/>
    <w:rsid w:val="00196DAE"/>
    <w:rsid w:val="001976A8"/>
    <w:rsid w:val="001976D2"/>
    <w:rsid w:val="001A07FB"/>
    <w:rsid w:val="001A0B74"/>
    <w:rsid w:val="001A0BD2"/>
    <w:rsid w:val="001A1887"/>
    <w:rsid w:val="001A24F0"/>
    <w:rsid w:val="001A2860"/>
    <w:rsid w:val="001A3080"/>
    <w:rsid w:val="001A3A68"/>
    <w:rsid w:val="001A3FD5"/>
    <w:rsid w:val="001A4238"/>
    <w:rsid w:val="001A4748"/>
    <w:rsid w:val="001A55D3"/>
    <w:rsid w:val="001A5725"/>
    <w:rsid w:val="001A5B5F"/>
    <w:rsid w:val="001A5CDB"/>
    <w:rsid w:val="001A60A3"/>
    <w:rsid w:val="001A6125"/>
    <w:rsid w:val="001A6A54"/>
    <w:rsid w:val="001A7858"/>
    <w:rsid w:val="001B05E6"/>
    <w:rsid w:val="001B3573"/>
    <w:rsid w:val="001B3F1F"/>
    <w:rsid w:val="001B46CC"/>
    <w:rsid w:val="001B5627"/>
    <w:rsid w:val="001B5D16"/>
    <w:rsid w:val="001B62BA"/>
    <w:rsid w:val="001B7146"/>
    <w:rsid w:val="001B743F"/>
    <w:rsid w:val="001B7AF3"/>
    <w:rsid w:val="001B7FB7"/>
    <w:rsid w:val="001C0FE8"/>
    <w:rsid w:val="001C198B"/>
    <w:rsid w:val="001C2F0A"/>
    <w:rsid w:val="001C3754"/>
    <w:rsid w:val="001C3A9C"/>
    <w:rsid w:val="001C6778"/>
    <w:rsid w:val="001C6D31"/>
    <w:rsid w:val="001D2DBA"/>
    <w:rsid w:val="001D2F06"/>
    <w:rsid w:val="001D2F65"/>
    <w:rsid w:val="001D62D8"/>
    <w:rsid w:val="001D69A0"/>
    <w:rsid w:val="001E11BD"/>
    <w:rsid w:val="001E141A"/>
    <w:rsid w:val="001E165B"/>
    <w:rsid w:val="001E17C8"/>
    <w:rsid w:val="001E4526"/>
    <w:rsid w:val="001E485F"/>
    <w:rsid w:val="001E5EC4"/>
    <w:rsid w:val="001E7622"/>
    <w:rsid w:val="001F0CFB"/>
    <w:rsid w:val="001F27F3"/>
    <w:rsid w:val="001F3885"/>
    <w:rsid w:val="001F38ED"/>
    <w:rsid w:val="001F55CA"/>
    <w:rsid w:val="001F5745"/>
    <w:rsid w:val="001F71F3"/>
    <w:rsid w:val="0020432A"/>
    <w:rsid w:val="00206629"/>
    <w:rsid w:val="00207614"/>
    <w:rsid w:val="00207A72"/>
    <w:rsid w:val="00211BD0"/>
    <w:rsid w:val="00212A11"/>
    <w:rsid w:val="002134B6"/>
    <w:rsid w:val="00213D0B"/>
    <w:rsid w:val="00213EBE"/>
    <w:rsid w:val="0021490F"/>
    <w:rsid w:val="00214D14"/>
    <w:rsid w:val="002154C6"/>
    <w:rsid w:val="002165BD"/>
    <w:rsid w:val="0021674A"/>
    <w:rsid w:val="00216CCD"/>
    <w:rsid w:val="002171CA"/>
    <w:rsid w:val="00221111"/>
    <w:rsid w:val="00221119"/>
    <w:rsid w:val="00221294"/>
    <w:rsid w:val="00223369"/>
    <w:rsid w:val="00223C38"/>
    <w:rsid w:val="00224694"/>
    <w:rsid w:val="0022660B"/>
    <w:rsid w:val="002267A6"/>
    <w:rsid w:val="00226E6A"/>
    <w:rsid w:val="00230F41"/>
    <w:rsid w:val="00232F89"/>
    <w:rsid w:val="002338C7"/>
    <w:rsid w:val="00233A5C"/>
    <w:rsid w:val="0023408C"/>
    <w:rsid w:val="002341EE"/>
    <w:rsid w:val="00234257"/>
    <w:rsid w:val="00234BE7"/>
    <w:rsid w:val="00235083"/>
    <w:rsid w:val="0023567E"/>
    <w:rsid w:val="002362AB"/>
    <w:rsid w:val="00236C4E"/>
    <w:rsid w:val="00237883"/>
    <w:rsid w:val="00237E30"/>
    <w:rsid w:val="00237FC0"/>
    <w:rsid w:val="0024041E"/>
    <w:rsid w:val="00240803"/>
    <w:rsid w:val="0024134C"/>
    <w:rsid w:val="00243AC9"/>
    <w:rsid w:val="00245A66"/>
    <w:rsid w:val="00246744"/>
    <w:rsid w:val="0024722C"/>
    <w:rsid w:val="00247887"/>
    <w:rsid w:val="0025026C"/>
    <w:rsid w:val="00250B9B"/>
    <w:rsid w:val="00252313"/>
    <w:rsid w:val="00252A54"/>
    <w:rsid w:val="00252C28"/>
    <w:rsid w:val="00252EFE"/>
    <w:rsid w:val="00255403"/>
    <w:rsid w:val="0025641C"/>
    <w:rsid w:val="00256656"/>
    <w:rsid w:val="00256966"/>
    <w:rsid w:val="00256A9C"/>
    <w:rsid w:val="00257DC0"/>
    <w:rsid w:val="0026294C"/>
    <w:rsid w:val="0026402C"/>
    <w:rsid w:val="002648EA"/>
    <w:rsid w:val="00264E31"/>
    <w:rsid w:val="00264F6A"/>
    <w:rsid w:val="00265420"/>
    <w:rsid w:val="00265AAD"/>
    <w:rsid w:val="00266FF6"/>
    <w:rsid w:val="002676D1"/>
    <w:rsid w:val="00267BA4"/>
    <w:rsid w:val="0027040F"/>
    <w:rsid w:val="00270ADB"/>
    <w:rsid w:val="00273746"/>
    <w:rsid w:val="00273AC2"/>
    <w:rsid w:val="00274800"/>
    <w:rsid w:val="00275E6B"/>
    <w:rsid w:val="00276E4B"/>
    <w:rsid w:val="00277DD1"/>
    <w:rsid w:val="00280BE2"/>
    <w:rsid w:val="002815E8"/>
    <w:rsid w:val="00281618"/>
    <w:rsid w:val="00281643"/>
    <w:rsid w:val="00281786"/>
    <w:rsid w:val="00281B0E"/>
    <w:rsid w:val="002821C3"/>
    <w:rsid w:val="00282696"/>
    <w:rsid w:val="00282FDC"/>
    <w:rsid w:val="00284A26"/>
    <w:rsid w:val="00284C9E"/>
    <w:rsid w:val="002856BF"/>
    <w:rsid w:val="00292557"/>
    <w:rsid w:val="0029268E"/>
    <w:rsid w:val="002927A8"/>
    <w:rsid w:val="00292D08"/>
    <w:rsid w:val="00293338"/>
    <w:rsid w:val="0029582F"/>
    <w:rsid w:val="00295EC4"/>
    <w:rsid w:val="00296403"/>
    <w:rsid w:val="00296C08"/>
    <w:rsid w:val="00297479"/>
    <w:rsid w:val="0029776E"/>
    <w:rsid w:val="00297CEB"/>
    <w:rsid w:val="002A30B0"/>
    <w:rsid w:val="002A32AC"/>
    <w:rsid w:val="002A55EE"/>
    <w:rsid w:val="002A5974"/>
    <w:rsid w:val="002A6911"/>
    <w:rsid w:val="002A6ACF"/>
    <w:rsid w:val="002B09F3"/>
    <w:rsid w:val="002B0B41"/>
    <w:rsid w:val="002B0C4B"/>
    <w:rsid w:val="002B1378"/>
    <w:rsid w:val="002B201C"/>
    <w:rsid w:val="002B3307"/>
    <w:rsid w:val="002B3573"/>
    <w:rsid w:val="002B3B42"/>
    <w:rsid w:val="002B41FA"/>
    <w:rsid w:val="002B4CA8"/>
    <w:rsid w:val="002B50DC"/>
    <w:rsid w:val="002B52BD"/>
    <w:rsid w:val="002B6E4E"/>
    <w:rsid w:val="002B73B2"/>
    <w:rsid w:val="002B7BB9"/>
    <w:rsid w:val="002C03F7"/>
    <w:rsid w:val="002C1818"/>
    <w:rsid w:val="002C18B9"/>
    <w:rsid w:val="002C2F3A"/>
    <w:rsid w:val="002C43F9"/>
    <w:rsid w:val="002C5D51"/>
    <w:rsid w:val="002C6254"/>
    <w:rsid w:val="002C634D"/>
    <w:rsid w:val="002C6A95"/>
    <w:rsid w:val="002C79AD"/>
    <w:rsid w:val="002C7E97"/>
    <w:rsid w:val="002D0228"/>
    <w:rsid w:val="002D0829"/>
    <w:rsid w:val="002D0FF1"/>
    <w:rsid w:val="002D1FAA"/>
    <w:rsid w:val="002D25F6"/>
    <w:rsid w:val="002D5361"/>
    <w:rsid w:val="002D5BF1"/>
    <w:rsid w:val="002D6250"/>
    <w:rsid w:val="002D699E"/>
    <w:rsid w:val="002E0AA3"/>
    <w:rsid w:val="002E0BAC"/>
    <w:rsid w:val="002E10A1"/>
    <w:rsid w:val="002E1EE1"/>
    <w:rsid w:val="002E3C0B"/>
    <w:rsid w:val="002E4F3A"/>
    <w:rsid w:val="002E5304"/>
    <w:rsid w:val="002E68AB"/>
    <w:rsid w:val="002E6C9D"/>
    <w:rsid w:val="002E6EF7"/>
    <w:rsid w:val="002E73C5"/>
    <w:rsid w:val="002F096A"/>
    <w:rsid w:val="002F1E66"/>
    <w:rsid w:val="002F22EC"/>
    <w:rsid w:val="002F2424"/>
    <w:rsid w:val="002F247B"/>
    <w:rsid w:val="002F339E"/>
    <w:rsid w:val="002F5397"/>
    <w:rsid w:val="002F61A9"/>
    <w:rsid w:val="002F6A7A"/>
    <w:rsid w:val="002F7148"/>
    <w:rsid w:val="002F722B"/>
    <w:rsid w:val="003012D2"/>
    <w:rsid w:val="0030160E"/>
    <w:rsid w:val="003016D8"/>
    <w:rsid w:val="00301F54"/>
    <w:rsid w:val="00303210"/>
    <w:rsid w:val="00303914"/>
    <w:rsid w:val="003039D8"/>
    <w:rsid w:val="0030498F"/>
    <w:rsid w:val="00304E9D"/>
    <w:rsid w:val="00305B0C"/>
    <w:rsid w:val="00305F4B"/>
    <w:rsid w:val="00310137"/>
    <w:rsid w:val="003101F6"/>
    <w:rsid w:val="00311775"/>
    <w:rsid w:val="00311DF7"/>
    <w:rsid w:val="00312FFB"/>
    <w:rsid w:val="00314137"/>
    <w:rsid w:val="00314460"/>
    <w:rsid w:val="0031639F"/>
    <w:rsid w:val="0031789E"/>
    <w:rsid w:val="00317B37"/>
    <w:rsid w:val="00320424"/>
    <w:rsid w:val="0032116F"/>
    <w:rsid w:val="00321775"/>
    <w:rsid w:val="00321FC8"/>
    <w:rsid w:val="0032412A"/>
    <w:rsid w:val="0032414E"/>
    <w:rsid w:val="00324A48"/>
    <w:rsid w:val="00324E90"/>
    <w:rsid w:val="00325FEC"/>
    <w:rsid w:val="00326735"/>
    <w:rsid w:val="0032750B"/>
    <w:rsid w:val="00327C8C"/>
    <w:rsid w:val="00327F5D"/>
    <w:rsid w:val="00330F82"/>
    <w:rsid w:val="0033318A"/>
    <w:rsid w:val="0033356B"/>
    <w:rsid w:val="003339F7"/>
    <w:rsid w:val="00333F3C"/>
    <w:rsid w:val="003343BD"/>
    <w:rsid w:val="00334680"/>
    <w:rsid w:val="00334E3E"/>
    <w:rsid w:val="00336412"/>
    <w:rsid w:val="00336B1F"/>
    <w:rsid w:val="003405C1"/>
    <w:rsid w:val="00341AF5"/>
    <w:rsid w:val="00342060"/>
    <w:rsid w:val="00344382"/>
    <w:rsid w:val="00345716"/>
    <w:rsid w:val="00345EC9"/>
    <w:rsid w:val="00345F6F"/>
    <w:rsid w:val="00346ECB"/>
    <w:rsid w:val="003478E9"/>
    <w:rsid w:val="00351643"/>
    <w:rsid w:val="00351E2E"/>
    <w:rsid w:val="00352936"/>
    <w:rsid w:val="00352CC4"/>
    <w:rsid w:val="0035308B"/>
    <w:rsid w:val="00353C90"/>
    <w:rsid w:val="0035419D"/>
    <w:rsid w:val="00355499"/>
    <w:rsid w:val="003558CA"/>
    <w:rsid w:val="003559BD"/>
    <w:rsid w:val="00355AF8"/>
    <w:rsid w:val="00355FE7"/>
    <w:rsid w:val="0035613D"/>
    <w:rsid w:val="00356CCF"/>
    <w:rsid w:val="00357184"/>
    <w:rsid w:val="00357516"/>
    <w:rsid w:val="003575F5"/>
    <w:rsid w:val="00360077"/>
    <w:rsid w:val="00360484"/>
    <w:rsid w:val="0036222F"/>
    <w:rsid w:val="003626FB"/>
    <w:rsid w:val="00365B42"/>
    <w:rsid w:val="0036653F"/>
    <w:rsid w:val="003665D4"/>
    <w:rsid w:val="00366CBA"/>
    <w:rsid w:val="0036774D"/>
    <w:rsid w:val="00371D1D"/>
    <w:rsid w:val="00374D1B"/>
    <w:rsid w:val="00375517"/>
    <w:rsid w:val="00375E6B"/>
    <w:rsid w:val="0037742A"/>
    <w:rsid w:val="0038154E"/>
    <w:rsid w:val="00381F28"/>
    <w:rsid w:val="00382092"/>
    <w:rsid w:val="0038384E"/>
    <w:rsid w:val="00384115"/>
    <w:rsid w:val="00384BCC"/>
    <w:rsid w:val="003867BB"/>
    <w:rsid w:val="00386827"/>
    <w:rsid w:val="003904DD"/>
    <w:rsid w:val="00390743"/>
    <w:rsid w:val="00390773"/>
    <w:rsid w:val="00391A2B"/>
    <w:rsid w:val="003926B2"/>
    <w:rsid w:val="003937D4"/>
    <w:rsid w:val="003947F5"/>
    <w:rsid w:val="00394B0F"/>
    <w:rsid w:val="00394E54"/>
    <w:rsid w:val="003954F0"/>
    <w:rsid w:val="0039622B"/>
    <w:rsid w:val="0039633C"/>
    <w:rsid w:val="00396629"/>
    <w:rsid w:val="00396D50"/>
    <w:rsid w:val="00396DB9"/>
    <w:rsid w:val="003A0AD8"/>
    <w:rsid w:val="003A252B"/>
    <w:rsid w:val="003A260A"/>
    <w:rsid w:val="003A38A4"/>
    <w:rsid w:val="003A3B3E"/>
    <w:rsid w:val="003A3F5E"/>
    <w:rsid w:val="003A4ABE"/>
    <w:rsid w:val="003A5BAE"/>
    <w:rsid w:val="003A5D4F"/>
    <w:rsid w:val="003A77E2"/>
    <w:rsid w:val="003B0C8F"/>
    <w:rsid w:val="003B3167"/>
    <w:rsid w:val="003B3AFB"/>
    <w:rsid w:val="003B479F"/>
    <w:rsid w:val="003C0E96"/>
    <w:rsid w:val="003C15C3"/>
    <w:rsid w:val="003C1902"/>
    <w:rsid w:val="003C1CDD"/>
    <w:rsid w:val="003C260E"/>
    <w:rsid w:val="003C3BCE"/>
    <w:rsid w:val="003C451E"/>
    <w:rsid w:val="003C4B9A"/>
    <w:rsid w:val="003C4D17"/>
    <w:rsid w:val="003C71BC"/>
    <w:rsid w:val="003C77C9"/>
    <w:rsid w:val="003D0579"/>
    <w:rsid w:val="003D117D"/>
    <w:rsid w:val="003D11CD"/>
    <w:rsid w:val="003D1690"/>
    <w:rsid w:val="003D295C"/>
    <w:rsid w:val="003D2EAD"/>
    <w:rsid w:val="003D34A6"/>
    <w:rsid w:val="003D48D0"/>
    <w:rsid w:val="003D55E8"/>
    <w:rsid w:val="003D61AE"/>
    <w:rsid w:val="003D6994"/>
    <w:rsid w:val="003D711F"/>
    <w:rsid w:val="003D7B61"/>
    <w:rsid w:val="003E07CB"/>
    <w:rsid w:val="003E2378"/>
    <w:rsid w:val="003E2A5A"/>
    <w:rsid w:val="003E2D45"/>
    <w:rsid w:val="003E3195"/>
    <w:rsid w:val="003E40F4"/>
    <w:rsid w:val="003E6DA5"/>
    <w:rsid w:val="003E7378"/>
    <w:rsid w:val="003E7E60"/>
    <w:rsid w:val="003E7E70"/>
    <w:rsid w:val="003E7E79"/>
    <w:rsid w:val="003F01A4"/>
    <w:rsid w:val="003F0359"/>
    <w:rsid w:val="003F0D7C"/>
    <w:rsid w:val="003F1A23"/>
    <w:rsid w:val="003F2689"/>
    <w:rsid w:val="003F30C3"/>
    <w:rsid w:val="003F4755"/>
    <w:rsid w:val="003F4975"/>
    <w:rsid w:val="003F4EF9"/>
    <w:rsid w:val="003F4F8A"/>
    <w:rsid w:val="003F5C6E"/>
    <w:rsid w:val="003F6276"/>
    <w:rsid w:val="003F78B9"/>
    <w:rsid w:val="0040064C"/>
    <w:rsid w:val="00401072"/>
    <w:rsid w:val="0040176E"/>
    <w:rsid w:val="0040226A"/>
    <w:rsid w:val="0040236B"/>
    <w:rsid w:val="004025B4"/>
    <w:rsid w:val="004027A7"/>
    <w:rsid w:val="004041E3"/>
    <w:rsid w:val="00404A6C"/>
    <w:rsid w:val="004062E5"/>
    <w:rsid w:val="00406EBF"/>
    <w:rsid w:val="00407500"/>
    <w:rsid w:val="004075AE"/>
    <w:rsid w:val="004104BE"/>
    <w:rsid w:val="00410AB9"/>
    <w:rsid w:val="0041167D"/>
    <w:rsid w:val="00411E53"/>
    <w:rsid w:val="0041273B"/>
    <w:rsid w:val="00412A8F"/>
    <w:rsid w:val="004138B0"/>
    <w:rsid w:val="00413F4B"/>
    <w:rsid w:val="0041500E"/>
    <w:rsid w:val="00415FAC"/>
    <w:rsid w:val="00416A5F"/>
    <w:rsid w:val="00417F06"/>
    <w:rsid w:val="004229E5"/>
    <w:rsid w:val="004236B7"/>
    <w:rsid w:val="004236CE"/>
    <w:rsid w:val="00423744"/>
    <w:rsid w:val="004241AA"/>
    <w:rsid w:val="0042459E"/>
    <w:rsid w:val="00424BFF"/>
    <w:rsid w:val="004252A1"/>
    <w:rsid w:val="004256E3"/>
    <w:rsid w:val="004257F5"/>
    <w:rsid w:val="00425BBC"/>
    <w:rsid w:val="00427696"/>
    <w:rsid w:val="00430705"/>
    <w:rsid w:val="00431865"/>
    <w:rsid w:val="00431B94"/>
    <w:rsid w:val="0043277C"/>
    <w:rsid w:val="00434540"/>
    <w:rsid w:val="00434AD4"/>
    <w:rsid w:val="00434F77"/>
    <w:rsid w:val="0043731A"/>
    <w:rsid w:val="00437F28"/>
    <w:rsid w:val="00440058"/>
    <w:rsid w:val="00441047"/>
    <w:rsid w:val="00441F78"/>
    <w:rsid w:val="00442E22"/>
    <w:rsid w:val="00442FF6"/>
    <w:rsid w:val="00444E05"/>
    <w:rsid w:val="00445ADB"/>
    <w:rsid w:val="00445F17"/>
    <w:rsid w:val="00447987"/>
    <w:rsid w:val="004507E8"/>
    <w:rsid w:val="00450B0C"/>
    <w:rsid w:val="00453215"/>
    <w:rsid w:val="00454FAC"/>
    <w:rsid w:val="00455F69"/>
    <w:rsid w:val="0045610D"/>
    <w:rsid w:val="004564D2"/>
    <w:rsid w:val="004571D4"/>
    <w:rsid w:val="00457506"/>
    <w:rsid w:val="004577BF"/>
    <w:rsid w:val="004604A3"/>
    <w:rsid w:val="004610A2"/>
    <w:rsid w:val="0046171A"/>
    <w:rsid w:val="00461B85"/>
    <w:rsid w:val="00461BE7"/>
    <w:rsid w:val="0046238F"/>
    <w:rsid w:val="004636BE"/>
    <w:rsid w:val="00464DE7"/>
    <w:rsid w:val="00464E23"/>
    <w:rsid w:val="00465852"/>
    <w:rsid w:val="00465F2E"/>
    <w:rsid w:val="00466700"/>
    <w:rsid w:val="004708B5"/>
    <w:rsid w:val="00470FCC"/>
    <w:rsid w:val="004715A7"/>
    <w:rsid w:val="00472B67"/>
    <w:rsid w:val="0047314D"/>
    <w:rsid w:val="0047522A"/>
    <w:rsid w:val="00476D7F"/>
    <w:rsid w:val="0048037A"/>
    <w:rsid w:val="00480C4E"/>
    <w:rsid w:val="00480DE7"/>
    <w:rsid w:val="00481841"/>
    <w:rsid w:val="004847C3"/>
    <w:rsid w:val="00484857"/>
    <w:rsid w:val="00484BB1"/>
    <w:rsid w:val="00484E91"/>
    <w:rsid w:val="004865D8"/>
    <w:rsid w:val="004867E2"/>
    <w:rsid w:val="00486B6F"/>
    <w:rsid w:val="00491B6E"/>
    <w:rsid w:val="004920AD"/>
    <w:rsid w:val="00492339"/>
    <w:rsid w:val="00492464"/>
    <w:rsid w:val="004944D2"/>
    <w:rsid w:val="00494803"/>
    <w:rsid w:val="004956B1"/>
    <w:rsid w:val="00495B2B"/>
    <w:rsid w:val="004965C8"/>
    <w:rsid w:val="00497253"/>
    <w:rsid w:val="004A26FD"/>
    <w:rsid w:val="004A2717"/>
    <w:rsid w:val="004A33C7"/>
    <w:rsid w:val="004A3F8B"/>
    <w:rsid w:val="004A530A"/>
    <w:rsid w:val="004A758A"/>
    <w:rsid w:val="004A7D17"/>
    <w:rsid w:val="004B089B"/>
    <w:rsid w:val="004B14EF"/>
    <w:rsid w:val="004B1554"/>
    <w:rsid w:val="004B2124"/>
    <w:rsid w:val="004B2814"/>
    <w:rsid w:val="004B30A7"/>
    <w:rsid w:val="004B35B7"/>
    <w:rsid w:val="004B3D45"/>
    <w:rsid w:val="004B401F"/>
    <w:rsid w:val="004B4CD8"/>
    <w:rsid w:val="004B4E7E"/>
    <w:rsid w:val="004B594C"/>
    <w:rsid w:val="004B70C9"/>
    <w:rsid w:val="004B7B8D"/>
    <w:rsid w:val="004C0AE8"/>
    <w:rsid w:val="004C1205"/>
    <w:rsid w:val="004C130B"/>
    <w:rsid w:val="004C1EC6"/>
    <w:rsid w:val="004C333D"/>
    <w:rsid w:val="004C3375"/>
    <w:rsid w:val="004C3A6D"/>
    <w:rsid w:val="004C66EB"/>
    <w:rsid w:val="004C6A80"/>
    <w:rsid w:val="004C6AFD"/>
    <w:rsid w:val="004C70E6"/>
    <w:rsid w:val="004D13F9"/>
    <w:rsid w:val="004D1718"/>
    <w:rsid w:val="004D4A31"/>
    <w:rsid w:val="004D4C70"/>
    <w:rsid w:val="004D502A"/>
    <w:rsid w:val="004D60DD"/>
    <w:rsid w:val="004D70EB"/>
    <w:rsid w:val="004D72D0"/>
    <w:rsid w:val="004D757F"/>
    <w:rsid w:val="004E0BF4"/>
    <w:rsid w:val="004E0D21"/>
    <w:rsid w:val="004E1F38"/>
    <w:rsid w:val="004E30FF"/>
    <w:rsid w:val="004E33F5"/>
    <w:rsid w:val="004E3627"/>
    <w:rsid w:val="004E3CA7"/>
    <w:rsid w:val="004E557C"/>
    <w:rsid w:val="004E6137"/>
    <w:rsid w:val="004E6C64"/>
    <w:rsid w:val="004E774E"/>
    <w:rsid w:val="004E77DC"/>
    <w:rsid w:val="004E7EBA"/>
    <w:rsid w:val="004F0FB2"/>
    <w:rsid w:val="004F1175"/>
    <w:rsid w:val="004F156B"/>
    <w:rsid w:val="004F21CA"/>
    <w:rsid w:val="004F365F"/>
    <w:rsid w:val="004F4312"/>
    <w:rsid w:val="004F55DF"/>
    <w:rsid w:val="004F61AF"/>
    <w:rsid w:val="004F63A6"/>
    <w:rsid w:val="004F63C1"/>
    <w:rsid w:val="004F682F"/>
    <w:rsid w:val="004F7CE1"/>
    <w:rsid w:val="00503417"/>
    <w:rsid w:val="00505948"/>
    <w:rsid w:val="00506474"/>
    <w:rsid w:val="005075EC"/>
    <w:rsid w:val="00507A40"/>
    <w:rsid w:val="00507BDE"/>
    <w:rsid w:val="00510707"/>
    <w:rsid w:val="005109BB"/>
    <w:rsid w:val="005109EE"/>
    <w:rsid w:val="00510D3F"/>
    <w:rsid w:val="00510F49"/>
    <w:rsid w:val="005117EE"/>
    <w:rsid w:val="00512128"/>
    <w:rsid w:val="00512B39"/>
    <w:rsid w:val="00516773"/>
    <w:rsid w:val="00521B25"/>
    <w:rsid w:val="00522E54"/>
    <w:rsid w:val="00523047"/>
    <w:rsid w:val="00523C84"/>
    <w:rsid w:val="005246A9"/>
    <w:rsid w:val="00524F5D"/>
    <w:rsid w:val="00526D8A"/>
    <w:rsid w:val="00527D82"/>
    <w:rsid w:val="00527F82"/>
    <w:rsid w:val="005308AF"/>
    <w:rsid w:val="00530AB9"/>
    <w:rsid w:val="005323E6"/>
    <w:rsid w:val="005333AD"/>
    <w:rsid w:val="0053404E"/>
    <w:rsid w:val="00534A3F"/>
    <w:rsid w:val="00535057"/>
    <w:rsid w:val="005351F8"/>
    <w:rsid w:val="00535DD1"/>
    <w:rsid w:val="0053658B"/>
    <w:rsid w:val="00540F59"/>
    <w:rsid w:val="00541D6C"/>
    <w:rsid w:val="00542219"/>
    <w:rsid w:val="00542E84"/>
    <w:rsid w:val="005436F0"/>
    <w:rsid w:val="00543AFC"/>
    <w:rsid w:val="0054572A"/>
    <w:rsid w:val="00547076"/>
    <w:rsid w:val="00547851"/>
    <w:rsid w:val="00551033"/>
    <w:rsid w:val="00551182"/>
    <w:rsid w:val="00551F21"/>
    <w:rsid w:val="00552048"/>
    <w:rsid w:val="005536D0"/>
    <w:rsid w:val="00554227"/>
    <w:rsid w:val="00554D9B"/>
    <w:rsid w:val="00555BBC"/>
    <w:rsid w:val="00556BD7"/>
    <w:rsid w:val="00557C7F"/>
    <w:rsid w:val="005600CF"/>
    <w:rsid w:val="00562397"/>
    <w:rsid w:val="00563A43"/>
    <w:rsid w:val="00565C9F"/>
    <w:rsid w:val="00566571"/>
    <w:rsid w:val="00566CAB"/>
    <w:rsid w:val="00566E66"/>
    <w:rsid w:val="00572529"/>
    <w:rsid w:val="005734BF"/>
    <w:rsid w:val="00574109"/>
    <w:rsid w:val="00575B46"/>
    <w:rsid w:val="00575BF9"/>
    <w:rsid w:val="00575F05"/>
    <w:rsid w:val="00575F9C"/>
    <w:rsid w:val="00577BB3"/>
    <w:rsid w:val="005804D5"/>
    <w:rsid w:val="00580517"/>
    <w:rsid w:val="00580544"/>
    <w:rsid w:val="00580AE7"/>
    <w:rsid w:val="00580B61"/>
    <w:rsid w:val="00581BB9"/>
    <w:rsid w:val="00582B65"/>
    <w:rsid w:val="00582E84"/>
    <w:rsid w:val="00583338"/>
    <w:rsid w:val="005848DA"/>
    <w:rsid w:val="00585CED"/>
    <w:rsid w:val="00587FF2"/>
    <w:rsid w:val="00590894"/>
    <w:rsid w:val="005925E8"/>
    <w:rsid w:val="00592CC6"/>
    <w:rsid w:val="00593805"/>
    <w:rsid w:val="00594907"/>
    <w:rsid w:val="00594A47"/>
    <w:rsid w:val="00594D00"/>
    <w:rsid w:val="005952F3"/>
    <w:rsid w:val="00595E17"/>
    <w:rsid w:val="0059649A"/>
    <w:rsid w:val="005969C6"/>
    <w:rsid w:val="00596BCE"/>
    <w:rsid w:val="00597629"/>
    <w:rsid w:val="005978EE"/>
    <w:rsid w:val="005A037B"/>
    <w:rsid w:val="005A0921"/>
    <w:rsid w:val="005A1C22"/>
    <w:rsid w:val="005A23CA"/>
    <w:rsid w:val="005A288A"/>
    <w:rsid w:val="005A2ABE"/>
    <w:rsid w:val="005A2FE3"/>
    <w:rsid w:val="005A34A8"/>
    <w:rsid w:val="005A43B8"/>
    <w:rsid w:val="005A539B"/>
    <w:rsid w:val="005A5AAA"/>
    <w:rsid w:val="005A61E1"/>
    <w:rsid w:val="005A6552"/>
    <w:rsid w:val="005B0320"/>
    <w:rsid w:val="005B0F51"/>
    <w:rsid w:val="005B1717"/>
    <w:rsid w:val="005B2067"/>
    <w:rsid w:val="005B2170"/>
    <w:rsid w:val="005B252D"/>
    <w:rsid w:val="005B2E29"/>
    <w:rsid w:val="005B4491"/>
    <w:rsid w:val="005B464E"/>
    <w:rsid w:val="005B619F"/>
    <w:rsid w:val="005B68CC"/>
    <w:rsid w:val="005B6C89"/>
    <w:rsid w:val="005B78D6"/>
    <w:rsid w:val="005C01DE"/>
    <w:rsid w:val="005C0AB9"/>
    <w:rsid w:val="005C2581"/>
    <w:rsid w:val="005C26EB"/>
    <w:rsid w:val="005C2C51"/>
    <w:rsid w:val="005C3DDC"/>
    <w:rsid w:val="005C4192"/>
    <w:rsid w:val="005C41D7"/>
    <w:rsid w:val="005C4331"/>
    <w:rsid w:val="005C49B4"/>
    <w:rsid w:val="005C5387"/>
    <w:rsid w:val="005C53A8"/>
    <w:rsid w:val="005C5C16"/>
    <w:rsid w:val="005C5E7C"/>
    <w:rsid w:val="005C653D"/>
    <w:rsid w:val="005C6843"/>
    <w:rsid w:val="005C6EBE"/>
    <w:rsid w:val="005C6F87"/>
    <w:rsid w:val="005C6FAB"/>
    <w:rsid w:val="005C71CC"/>
    <w:rsid w:val="005D047C"/>
    <w:rsid w:val="005D0952"/>
    <w:rsid w:val="005D134D"/>
    <w:rsid w:val="005D33D9"/>
    <w:rsid w:val="005D3745"/>
    <w:rsid w:val="005D37BD"/>
    <w:rsid w:val="005D38E3"/>
    <w:rsid w:val="005D3A9E"/>
    <w:rsid w:val="005D47BE"/>
    <w:rsid w:val="005D4E88"/>
    <w:rsid w:val="005D611F"/>
    <w:rsid w:val="005D61E2"/>
    <w:rsid w:val="005D67AC"/>
    <w:rsid w:val="005D74D6"/>
    <w:rsid w:val="005E003E"/>
    <w:rsid w:val="005E0FA6"/>
    <w:rsid w:val="005E0FAA"/>
    <w:rsid w:val="005E16A3"/>
    <w:rsid w:val="005E238B"/>
    <w:rsid w:val="005E3721"/>
    <w:rsid w:val="005E3F4F"/>
    <w:rsid w:val="005E5DE5"/>
    <w:rsid w:val="005E5FD2"/>
    <w:rsid w:val="005E5FD5"/>
    <w:rsid w:val="005E7633"/>
    <w:rsid w:val="005E7AF6"/>
    <w:rsid w:val="005F08BB"/>
    <w:rsid w:val="005F0A3E"/>
    <w:rsid w:val="005F14E2"/>
    <w:rsid w:val="005F2453"/>
    <w:rsid w:val="005F24ED"/>
    <w:rsid w:val="005F2627"/>
    <w:rsid w:val="005F2CB6"/>
    <w:rsid w:val="005F2E48"/>
    <w:rsid w:val="005F30CE"/>
    <w:rsid w:val="005F3AA0"/>
    <w:rsid w:val="005F437F"/>
    <w:rsid w:val="005F5FB5"/>
    <w:rsid w:val="005F60E6"/>
    <w:rsid w:val="005F61AD"/>
    <w:rsid w:val="005F6B64"/>
    <w:rsid w:val="005F7894"/>
    <w:rsid w:val="005F7AB5"/>
    <w:rsid w:val="005F7D1B"/>
    <w:rsid w:val="00600DA1"/>
    <w:rsid w:val="00601A9D"/>
    <w:rsid w:val="00602ADB"/>
    <w:rsid w:val="00602BD1"/>
    <w:rsid w:val="00604A35"/>
    <w:rsid w:val="006052B0"/>
    <w:rsid w:val="00605329"/>
    <w:rsid w:val="006062EA"/>
    <w:rsid w:val="00607292"/>
    <w:rsid w:val="00607925"/>
    <w:rsid w:val="00610229"/>
    <w:rsid w:val="0061036C"/>
    <w:rsid w:val="00611E33"/>
    <w:rsid w:val="00611EE5"/>
    <w:rsid w:val="00611F0D"/>
    <w:rsid w:val="006145CE"/>
    <w:rsid w:val="00614D7A"/>
    <w:rsid w:val="006177C6"/>
    <w:rsid w:val="0062068C"/>
    <w:rsid w:val="00620706"/>
    <w:rsid w:val="0062083F"/>
    <w:rsid w:val="00621143"/>
    <w:rsid w:val="00621369"/>
    <w:rsid w:val="00621911"/>
    <w:rsid w:val="00625907"/>
    <w:rsid w:val="0062699A"/>
    <w:rsid w:val="00627129"/>
    <w:rsid w:val="00627F4F"/>
    <w:rsid w:val="0063381F"/>
    <w:rsid w:val="00633F37"/>
    <w:rsid w:val="00633F39"/>
    <w:rsid w:val="00634DFD"/>
    <w:rsid w:val="00636663"/>
    <w:rsid w:val="00636787"/>
    <w:rsid w:val="006405BB"/>
    <w:rsid w:val="00640AE9"/>
    <w:rsid w:val="00641A4D"/>
    <w:rsid w:val="00641D32"/>
    <w:rsid w:val="006422B5"/>
    <w:rsid w:val="00642B4F"/>
    <w:rsid w:val="0064349D"/>
    <w:rsid w:val="006464A6"/>
    <w:rsid w:val="00650E5C"/>
    <w:rsid w:val="00652109"/>
    <w:rsid w:val="00654114"/>
    <w:rsid w:val="0065426C"/>
    <w:rsid w:val="0065649E"/>
    <w:rsid w:val="00657B22"/>
    <w:rsid w:val="00660E58"/>
    <w:rsid w:val="0066107F"/>
    <w:rsid w:val="00661B79"/>
    <w:rsid w:val="006622F8"/>
    <w:rsid w:val="00662FFD"/>
    <w:rsid w:val="00664E8A"/>
    <w:rsid w:val="00671ADE"/>
    <w:rsid w:val="00671EAF"/>
    <w:rsid w:val="00672CF6"/>
    <w:rsid w:val="00672F78"/>
    <w:rsid w:val="006748A4"/>
    <w:rsid w:val="00674959"/>
    <w:rsid w:val="006749AC"/>
    <w:rsid w:val="00675006"/>
    <w:rsid w:val="00675E8F"/>
    <w:rsid w:val="00680461"/>
    <w:rsid w:val="0068055E"/>
    <w:rsid w:val="006808AE"/>
    <w:rsid w:val="006810EB"/>
    <w:rsid w:val="00683E65"/>
    <w:rsid w:val="0068432D"/>
    <w:rsid w:val="0068576E"/>
    <w:rsid w:val="00685773"/>
    <w:rsid w:val="00685D0C"/>
    <w:rsid w:val="006861F9"/>
    <w:rsid w:val="006867F4"/>
    <w:rsid w:val="006901D0"/>
    <w:rsid w:val="006901D3"/>
    <w:rsid w:val="00690A75"/>
    <w:rsid w:val="0069158E"/>
    <w:rsid w:val="00691DF7"/>
    <w:rsid w:val="00691EB2"/>
    <w:rsid w:val="0069377B"/>
    <w:rsid w:val="00693969"/>
    <w:rsid w:val="00694B85"/>
    <w:rsid w:val="00695BC3"/>
    <w:rsid w:val="00696B0F"/>
    <w:rsid w:val="00696E78"/>
    <w:rsid w:val="00697979"/>
    <w:rsid w:val="006A0FA4"/>
    <w:rsid w:val="006A14A5"/>
    <w:rsid w:val="006A1EA8"/>
    <w:rsid w:val="006A2C50"/>
    <w:rsid w:val="006A388A"/>
    <w:rsid w:val="006A3D7C"/>
    <w:rsid w:val="006A4EA8"/>
    <w:rsid w:val="006A4FDA"/>
    <w:rsid w:val="006A71D2"/>
    <w:rsid w:val="006A7C2A"/>
    <w:rsid w:val="006B01B3"/>
    <w:rsid w:val="006B0ABA"/>
    <w:rsid w:val="006B2117"/>
    <w:rsid w:val="006B298B"/>
    <w:rsid w:val="006B2CFA"/>
    <w:rsid w:val="006B2DBB"/>
    <w:rsid w:val="006B33F1"/>
    <w:rsid w:val="006B3C25"/>
    <w:rsid w:val="006B42E6"/>
    <w:rsid w:val="006B4BE0"/>
    <w:rsid w:val="006B4CC1"/>
    <w:rsid w:val="006B5337"/>
    <w:rsid w:val="006B60A5"/>
    <w:rsid w:val="006B6711"/>
    <w:rsid w:val="006B6B6D"/>
    <w:rsid w:val="006B6D38"/>
    <w:rsid w:val="006B7007"/>
    <w:rsid w:val="006B753C"/>
    <w:rsid w:val="006B75D8"/>
    <w:rsid w:val="006C01EC"/>
    <w:rsid w:val="006C0777"/>
    <w:rsid w:val="006C08FF"/>
    <w:rsid w:val="006C1A5E"/>
    <w:rsid w:val="006C1FEC"/>
    <w:rsid w:val="006C2782"/>
    <w:rsid w:val="006C2BAF"/>
    <w:rsid w:val="006C2DEF"/>
    <w:rsid w:val="006C2E8A"/>
    <w:rsid w:val="006C2F6B"/>
    <w:rsid w:val="006C41EB"/>
    <w:rsid w:val="006C445E"/>
    <w:rsid w:val="006C4634"/>
    <w:rsid w:val="006C5571"/>
    <w:rsid w:val="006D4A92"/>
    <w:rsid w:val="006D52D3"/>
    <w:rsid w:val="006D6395"/>
    <w:rsid w:val="006D66B2"/>
    <w:rsid w:val="006D7F83"/>
    <w:rsid w:val="006E19AE"/>
    <w:rsid w:val="006E3267"/>
    <w:rsid w:val="006E386B"/>
    <w:rsid w:val="006E3BD1"/>
    <w:rsid w:val="006E5A1C"/>
    <w:rsid w:val="006E5B1B"/>
    <w:rsid w:val="006E647F"/>
    <w:rsid w:val="006E6580"/>
    <w:rsid w:val="006E7139"/>
    <w:rsid w:val="006F029B"/>
    <w:rsid w:val="006F0784"/>
    <w:rsid w:val="006F10E6"/>
    <w:rsid w:val="006F1163"/>
    <w:rsid w:val="006F1E03"/>
    <w:rsid w:val="006F2276"/>
    <w:rsid w:val="006F247D"/>
    <w:rsid w:val="006F5202"/>
    <w:rsid w:val="006F5D42"/>
    <w:rsid w:val="006F5D70"/>
    <w:rsid w:val="006F5E33"/>
    <w:rsid w:val="006F619E"/>
    <w:rsid w:val="006F7565"/>
    <w:rsid w:val="006F761C"/>
    <w:rsid w:val="00700A20"/>
    <w:rsid w:val="00700ABB"/>
    <w:rsid w:val="00702A1B"/>
    <w:rsid w:val="007035C6"/>
    <w:rsid w:val="00703FE9"/>
    <w:rsid w:val="00706BC2"/>
    <w:rsid w:val="00706EE6"/>
    <w:rsid w:val="00706F84"/>
    <w:rsid w:val="00710774"/>
    <w:rsid w:val="007116CE"/>
    <w:rsid w:val="00712221"/>
    <w:rsid w:val="007127E3"/>
    <w:rsid w:val="007129A7"/>
    <w:rsid w:val="00712DF4"/>
    <w:rsid w:val="00716492"/>
    <w:rsid w:val="0071697D"/>
    <w:rsid w:val="007172DA"/>
    <w:rsid w:val="0072017A"/>
    <w:rsid w:val="00720517"/>
    <w:rsid w:val="00721760"/>
    <w:rsid w:val="00724D11"/>
    <w:rsid w:val="00724F66"/>
    <w:rsid w:val="00725E98"/>
    <w:rsid w:val="0072603E"/>
    <w:rsid w:val="0072605B"/>
    <w:rsid w:val="00727821"/>
    <w:rsid w:val="00727AB4"/>
    <w:rsid w:val="0073235F"/>
    <w:rsid w:val="00733341"/>
    <w:rsid w:val="0073462F"/>
    <w:rsid w:val="00734FD1"/>
    <w:rsid w:val="00735351"/>
    <w:rsid w:val="007356F6"/>
    <w:rsid w:val="007360FE"/>
    <w:rsid w:val="00736862"/>
    <w:rsid w:val="00737879"/>
    <w:rsid w:val="00737F76"/>
    <w:rsid w:val="00740221"/>
    <w:rsid w:val="00740EB4"/>
    <w:rsid w:val="00741302"/>
    <w:rsid w:val="007415E0"/>
    <w:rsid w:val="00742540"/>
    <w:rsid w:val="0074307B"/>
    <w:rsid w:val="0074393E"/>
    <w:rsid w:val="007440BB"/>
    <w:rsid w:val="007440EF"/>
    <w:rsid w:val="00744247"/>
    <w:rsid w:val="00744419"/>
    <w:rsid w:val="007444A9"/>
    <w:rsid w:val="00744848"/>
    <w:rsid w:val="00744CA7"/>
    <w:rsid w:val="00744E5F"/>
    <w:rsid w:val="00746E56"/>
    <w:rsid w:val="00746ED4"/>
    <w:rsid w:val="00747061"/>
    <w:rsid w:val="00754EE8"/>
    <w:rsid w:val="0075570E"/>
    <w:rsid w:val="00755CA3"/>
    <w:rsid w:val="007571B2"/>
    <w:rsid w:val="007625E8"/>
    <w:rsid w:val="00762D99"/>
    <w:rsid w:val="00763D4F"/>
    <w:rsid w:val="00763F15"/>
    <w:rsid w:val="00763F18"/>
    <w:rsid w:val="0076509A"/>
    <w:rsid w:val="007664BF"/>
    <w:rsid w:val="007675BE"/>
    <w:rsid w:val="007701C2"/>
    <w:rsid w:val="007709ED"/>
    <w:rsid w:val="00770E25"/>
    <w:rsid w:val="00770F33"/>
    <w:rsid w:val="007749E3"/>
    <w:rsid w:val="00775773"/>
    <w:rsid w:val="007769D1"/>
    <w:rsid w:val="00776F40"/>
    <w:rsid w:val="00777F6D"/>
    <w:rsid w:val="00781457"/>
    <w:rsid w:val="00781505"/>
    <w:rsid w:val="00781EF6"/>
    <w:rsid w:val="007823A9"/>
    <w:rsid w:val="00782B4C"/>
    <w:rsid w:val="00782E70"/>
    <w:rsid w:val="0078383A"/>
    <w:rsid w:val="00786918"/>
    <w:rsid w:val="0078731A"/>
    <w:rsid w:val="00790405"/>
    <w:rsid w:val="00790E31"/>
    <w:rsid w:val="00791D93"/>
    <w:rsid w:val="00791DDE"/>
    <w:rsid w:val="0079626F"/>
    <w:rsid w:val="0079681B"/>
    <w:rsid w:val="00797502"/>
    <w:rsid w:val="007975A0"/>
    <w:rsid w:val="007976ED"/>
    <w:rsid w:val="007A00CE"/>
    <w:rsid w:val="007A08EB"/>
    <w:rsid w:val="007A0CEB"/>
    <w:rsid w:val="007A13F4"/>
    <w:rsid w:val="007A3B16"/>
    <w:rsid w:val="007A50C8"/>
    <w:rsid w:val="007A5AF7"/>
    <w:rsid w:val="007A5BF2"/>
    <w:rsid w:val="007A608E"/>
    <w:rsid w:val="007A6239"/>
    <w:rsid w:val="007A6252"/>
    <w:rsid w:val="007A63AD"/>
    <w:rsid w:val="007A63E3"/>
    <w:rsid w:val="007A6594"/>
    <w:rsid w:val="007A674D"/>
    <w:rsid w:val="007A6ACD"/>
    <w:rsid w:val="007A6EB2"/>
    <w:rsid w:val="007A78FC"/>
    <w:rsid w:val="007B0673"/>
    <w:rsid w:val="007B1029"/>
    <w:rsid w:val="007B1CF8"/>
    <w:rsid w:val="007B2D7A"/>
    <w:rsid w:val="007B3E94"/>
    <w:rsid w:val="007B3EB1"/>
    <w:rsid w:val="007B3EFE"/>
    <w:rsid w:val="007B3F97"/>
    <w:rsid w:val="007B468E"/>
    <w:rsid w:val="007B4BE9"/>
    <w:rsid w:val="007B504A"/>
    <w:rsid w:val="007B5189"/>
    <w:rsid w:val="007B536B"/>
    <w:rsid w:val="007B6E4F"/>
    <w:rsid w:val="007B6EA8"/>
    <w:rsid w:val="007B7272"/>
    <w:rsid w:val="007C05E5"/>
    <w:rsid w:val="007C0947"/>
    <w:rsid w:val="007C0966"/>
    <w:rsid w:val="007C1B7D"/>
    <w:rsid w:val="007C39F1"/>
    <w:rsid w:val="007C3FC7"/>
    <w:rsid w:val="007C4F7C"/>
    <w:rsid w:val="007C50F3"/>
    <w:rsid w:val="007C5416"/>
    <w:rsid w:val="007C57A4"/>
    <w:rsid w:val="007C6B33"/>
    <w:rsid w:val="007D00F8"/>
    <w:rsid w:val="007D1086"/>
    <w:rsid w:val="007D257A"/>
    <w:rsid w:val="007D3304"/>
    <w:rsid w:val="007D3BED"/>
    <w:rsid w:val="007D47E4"/>
    <w:rsid w:val="007D48B2"/>
    <w:rsid w:val="007D4AB2"/>
    <w:rsid w:val="007D533A"/>
    <w:rsid w:val="007D59F7"/>
    <w:rsid w:val="007D5F6B"/>
    <w:rsid w:val="007D7B7A"/>
    <w:rsid w:val="007E0854"/>
    <w:rsid w:val="007E1D9C"/>
    <w:rsid w:val="007E364F"/>
    <w:rsid w:val="007E3B1C"/>
    <w:rsid w:val="007E3D58"/>
    <w:rsid w:val="007E3FD5"/>
    <w:rsid w:val="007E3FF9"/>
    <w:rsid w:val="007E4A82"/>
    <w:rsid w:val="007E4EDE"/>
    <w:rsid w:val="007E4F95"/>
    <w:rsid w:val="007F1E8A"/>
    <w:rsid w:val="007F4327"/>
    <w:rsid w:val="007F5BBF"/>
    <w:rsid w:val="007F6C77"/>
    <w:rsid w:val="007F6E8F"/>
    <w:rsid w:val="007F76CA"/>
    <w:rsid w:val="007F78CE"/>
    <w:rsid w:val="00800507"/>
    <w:rsid w:val="008007DF"/>
    <w:rsid w:val="008036DA"/>
    <w:rsid w:val="008041B4"/>
    <w:rsid w:val="008056FE"/>
    <w:rsid w:val="00805CD8"/>
    <w:rsid w:val="008060AA"/>
    <w:rsid w:val="00807466"/>
    <w:rsid w:val="00807A6D"/>
    <w:rsid w:val="008110A1"/>
    <w:rsid w:val="0081149C"/>
    <w:rsid w:val="00813B64"/>
    <w:rsid w:val="008154BD"/>
    <w:rsid w:val="00815ACF"/>
    <w:rsid w:val="00815CA5"/>
    <w:rsid w:val="008166AA"/>
    <w:rsid w:val="00816BE4"/>
    <w:rsid w:val="00817A96"/>
    <w:rsid w:val="00817E6D"/>
    <w:rsid w:val="00820A78"/>
    <w:rsid w:val="00821AB4"/>
    <w:rsid w:val="00822A17"/>
    <w:rsid w:val="00822CD9"/>
    <w:rsid w:val="00824020"/>
    <w:rsid w:val="00824267"/>
    <w:rsid w:val="00824E94"/>
    <w:rsid w:val="00825FA3"/>
    <w:rsid w:val="00826525"/>
    <w:rsid w:val="00826730"/>
    <w:rsid w:val="00830553"/>
    <w:rsid w:val="00830819"/>
    <w:rsid w:val="00831D3F"/>
    <w:rsid w:val="00833941"/>
    <w:rsid w:val="008345D0"/>
    <w:rsid w:val="0083546A"/>
    <w:rsid w:val="0083622D"/>
    <w:rsid w:val="00837858"/>
    <w:rsid w:val="00837F0C"/>
    <w:rsid w:val="00840D19"/>
    <w:rsid w:val="008410D9"/>
    <w:rsid w:val="008414C6"/>
    <w:rsid w:val="00841B41"/>
    <w:rsid w:val="008426DC"/>
    <w:rsid w:val="0084317B"/>
    <w:rsid w:val="0084360F"/>
    <w:rsid w:val="008451FE"/>
    <w:rsid w:val="0084698E"/>
    <w:rsid w:val="00846AE7"/>
    <w:rsid w:val="0084730F"/>
    <w:rsid w:val="00847E63"/>
    <w:rsid w:val="00850E36"/>
    <w:rsid w:val="00851028"/>
    <w:rsid w:val="0085210A"/>
    <w:rsid w:val="00852A6A"/>
    <w:rsid w:val="00853351"/>
    <w:rsid w:val="008545A7"/>
    <w:rsid w:val="00854812"/>
    <w:rsid w:val="00854955"/>
    <w:rsid w:val="00854EA0"/>
    <w:rsid w:val="00855C2C"/>
    <w:rsid w:val="00856A26"/>
    <w:rsid w:val="00857CA3"/>
    <w:rsid w:val="00860010"/>
    <w:rsid w:val="0086022D"/>
    <w:rsid w:val="008612A9"/>
    <w:rsid w:val="00861B06"/>
    <w:rsid w:val="00861E2C"/>
    <w:rsid w:val="00861EFC"/>
    <w:rsid w:val="008629F5"/>
    <w:rsid w:val="00864169"/>
    <w:rsid w:val="008675D1"/>
    <w:rsid w:val="008706F9"/>
    <w:rsid w:val="00871CDC"/>
    <w:rsid w:val="008738C2"/>
    <w:rsid w:val="008748EF"/>
    <w:rsid w:val="0087573A"/>
    <w:rsid w:val="00882A1B"/>
    <w:rsid w:val="00882CF9"/>
    <w:rsid w:val="00887EF3"/>
    <w:rsid w:val="00887FD3"/>
    <w:rsid w:val="00890B42"/>
    <w:rsid w:val="00891169"/>
    <w:rsid w:val="0089130A"/>
    <w:rsid w:val="00891530"/>
    <w:rsid w:val="00893056"/>
    <w:rsid w:val="00893134"/>
    <w:rsid w:val="00896CFE"/>
    <w:rsid w:val="008A02C8"/>
    <w:rsid w:val="008A0626"/>
    <w:rsid w:val="008A07BD"/>
    <w:rsid w:val="008A0F2B"/>
    <w:rsid w:val="008A1250"/>
    <w:rsid w:val="008A14AB"/>
    <w:rsid w:val="008A1ED9"/>
    <w:rsid w:val="008A1F19"/>
    <w:rsid w:val="008A2474"/>
    <w:rsid w:val="008A2D3E"/>
    <w:rsid w:val="008A2EB7"/>
    <w:rsid w:val="008A3027"/>
    <w:rsid w:val="008A3F46"/>
    <w:rsid w:val="008A4747"/>
    <w:rsid w:val="008A5523"/>
    <w:rsid w:val="008A596C"/>
    <w:rsid w:val="008A7430"/>
    <w:rsid w:val="008A7BF1"/>
    <w:rsid w:val="008A7E67"/>
    <w:rsid w:val="008B0427"/>
    <w:rsid w:val="008B0C62"/>
    <w:rsid w:val="008B0D51"/>
    <w:rsid w:val="008B1B77"/>
    <w:rsid w:val="008B2824"/>
    <w:rsid w:val="008B2EA3"/>
    <w:rsid w:val="008B4F42"/>
    <w:rsid w:val="008B5F14"/>
    <w:rsid w:val="008B614C"/>
    <w:rsid w:val="008B6997"/>
    <w:rsid w:val="008B76B6"/>
    <w:rsid w:val="008B7718"/>
    <w:rsid w:val="008C064C"/>
    <w:rsid w:val="008C24E7"/>
    <w:rsid w:val="008C3482"/>
    <w:rsid w:val="008C34FA"/>
    <w:rsid w:val="008C36C4"/>
    <w:rsid w:val="008C4F89"/>
    <w:rsid w:val="008C5073"/>
    <w:rsid w:val="008C57E0"/>
    <w:rsid w:val="008C74EA"/>
    <w:rsid w:val="008D0333"/>
    <w:rsid w:val="008D073A"/>
    <w:rsid w:val="008D17E4"/>
    <w:rsid w:val="008D2AC5"/>
    <w:rsid w:val="008D2F2D"/>
    <w:rsid w:val="008D32A4"/>
    <w:rsid w:val="008D3845"/>
    <w:rsid w:val="008D3FE8"/>
    <w:rsid w:val="008D51D5"/>
    <w:rsid w:val="008D5824"/>
    <w:rsid w:val="008D59A9"/>
    <w:rsid w:val="008E02B6"/>
    <w:rsid w:val="008E0A8F"/>
    <w:rsid w:val="008E0EE6"/>
    <w:rsid w:val="008E1524"/>
    <w:rsid w:val="008E1D01"/>
    <w:rsid w:val="008E1E38"/>
    <w:rsid w:val="008E2228"/>
    <w:rsid w:val="008E31FA"/>
    <w:rsid w:val="008E47ED"/>
    <w:rsid w:val="008E5F12"/>
    <w:rsid w:val="008F078A"/>
    <w:rsid w:val="008F0B50"/>
    <w:rsid w:val="008F1494"/>
    <w:rsid w:val="008F2955"/>
    <w:rsid w:val="008F2C92"/>
    <w:rsid w:val="008F424E"/>
    <w:rsid w:val="008F450E"/>
    <w:rsid w:val="008F4DA9"/>
    <w:rsid w:val="008F57B8"/>
    <w:rsid w:val="008F768B"/>
    <w:rsid w:val="008F778E"/>
    <w:rsid w:val="008F7BA9"/>
    <w:rsid w:val="0090020C"/>
    <w:rsid w:val="00900687"/>
    <w:rsid w:val="00900694"/>
    <w:rsid w:val="00900946"/>
    <w:rsid w:val="009020F9"/>
    <w:rsid w:val="00902371"/>
    <w:rsid w:val="00902834"/>
    <w:rsid w:val="00902F6F"/>
    <w:rsid w:val="009030A9"/>
    <w:rsid w:val="009030F1"/>
    <w:rsid w:val="00904284"/>
    <w:rsid w:val="009069FD"/>
    <w:rsid w:val="009074E4"/>
    <w:rsid w:val="00910157"/>
    <w:rsid w:val="00910422"/>
    <w:rsid w:val="00911B70"/>
    <w:rsid w:val="009127C0"/>
    <w:rsid w:val="00912B9E"/>
    <w:rsid w:val="00912BC5"/>
    <w:rsid w:val="00913897"/>
    <w:rsid w:val="00913E3F"/>
    <w:rsid w:val="00914463"/>
    <w:rsid w:val="00914C7B"/>
    <w:rsid w:val="0091525D"/>
    <w:rsid w:val="00915FEA"/>
    <w:rsid w:val="009164BB"/>
    <w:rsid w:val="009167FA"/>
    <w:rsid w:val="00916B72"/>
    <w:rsid w:val="009177F5"/>
    <w:rsid w:val="00917F6E"/>
    <w:rsid w:val="00920C72"/>
    <w:rsid w:val="009214E5"/>
    <w:rsid w:val="00921CEC"/>
    <w:rsid w:val="009228A9"/>
    <w:rsid w:val="009251B4"/>
    <w:rsid w:val="0092558E"/>
    <w:rsid w:val="00925F17"/>
    <w:rsid w:val="00926FAA"/>
    <w:rsid w:val="00927FCB"/>
    <w:rsid w:val="00930A4F"/>
    <w:rsid w:val="00930AEE"/>
    <w:rsid w:val="009312FA"/>
    <w:rsid w:val="009313A4"/>
    <w:rsid w:val="00932E3E"/>
    <w:rsid w:val="009334CD"/>
    <w:rsid w:val="00935398"/>
    <w:rsid w:val="00935C0C"/>
    <w:rsid w:val="0093730C"/>
    <w:rsid w:val="00937823"/>
    <w:rsid w:val="00940DB3"/>
    <w:rsid w:val="00941616"/>
    <w:rsid w:val="00941C0E"/>
    <w:rsid w:val="009421CE"/>
    <w:rsid w:val="00942903"/>
    <w:rsid w:val="0094339D"/>
    <w:rsid w:val="00943EFF"/>
    <w:rsid w:val="00944567"/>
    <w:rsid w:val="009450E4"/>
    <w:rsid w:val="009456CE"/>
    <w:rsid w:val="009512E2"/>
    <w:rsid w:val="00953534"/>
    <w:rsid w:val="00956D97"/>
    <w:rsid w:val="00956F67"/>
    <w:rsid w:val="00957EA7"/>
    <w:rsid w:val="009607B8"/>
    <w:rsid w:val="0096085C"/>
    <w:rsid w:val="009623D1"/>
    <w:rsid w:val="00962A95"/>
    <w:rsid w:val="009635F3"/>
    <w:rsid w:val="00963D2C"/>
    <w:rsid w:val="00964991"/>
    <w:rsid w:val="00965625"/>
    <w:rsid w:val="00965BC4"/>
    <w:rsid w:val="0096739B"/>
    <w:rsid w:val="00967960"/>
    <w:rsid w:val="009679A5"/>
    <w:rsid w:val="0097019A"/>
    <w:rsid w:val="00970739"/>
    <w:rsid w:val="00971754"/>
    <w:rsid w:val="009736BA"/>
    <w:rsid w:val="00973BE0"/>
    <w:rsid w:val="00973D6B"/>
    <w:rsid w:val="00973E5A"/>
    <w:rsid w:val="00975664"/>
    <w:rsid w:val="009757E7"/>
    <w:rsid w:val="009772E2"/>
    <w:rsid w:val="00977C39"/>
    <w:rsid w:val="00980D42"/>
    <w:rsid w:val="0098159D"/>
    <w:rsid w:val="00983095"/>
    <w:rsid w:val="00983AED"/>
    <w:rsid w:val="00983B88"/>
    <w:rsid w:val="00984027"/>
    <w:rsid w:val="009844AE"/>
    <w:rsid w:val="009848F7"/>
    <w:rsid w:val="00985705"/>
    <w:rsid w:val="00985E96"/>
    <w:rsid w:val="009917B9"/>
    <w:rsid w:val="00991CEB"/>
    <w:rsid w:val="00992896"/>
    <w:rsid w:val="00994675"/>
    <w:rsid w:val="00995A55"/>
    <w:rsid w:val="00996604"/>
    <w:rsid w:val="00997078"/>
    <w:rsid w:val="00997E38"/>
    <w:rsid w:val="009A15E6"/>
    <w:rsid w:val="009A17C9"/>
    <w:rsid w:val="009A1E49"/>
    <w:rsid w:val="009A25D9"/>
    <w:rsid w:val="009A41B0"/>
    <w:rsid w:val="009A4311"/>
    <w:rsid w:val="009A5A0A"/>
    <w:rsid w:val="009A76C4"/>
    <w:rsid w:val="009A7F14"/>
    <w:rsid w:val="009B0513"/>
    <w:rsid w:val="009B07DD"/>
    <w:rsid w:val="009B12DE"/>
    <w:rsid w:val="009B2048"/>
    <w:rsid w:val="009B2FE7"/>
    <w:rsid w:val="009B4DBC"/>
    <w:rsid w:val="009B56BB"/>
    <w:rsid w:val="009B5EC0"/>
    <w:rsid w:val="009B7690"/>
    <w:rsid w:val="009B7B1D"/>
    <w:rsid w:val="009C031C"/>
    <w:rsid w:val="009C2531"/>
    <w:rsid w:val="009C2D27"/>
    <w:rsid w:val="009C3376"/>
    <w:rsid w:val="009C3425"/>
    <w:rsid w:val="009C34C0"/>
    <w:rsid w:val="009C52E2"/>
    <w:rsid w:val="009C66A3"/>
    <w:rsid w:val="009C6967"/>
    <w:rsid w:val="009C696E"/>
    <w:rsid w:val="009C6B78"/>
    <w:rsid w:val="009C72E7"/>
    <w:rsid w:val="009D04F4"/>
    <w:rsid w:val="009D0B46"/>
    <w:rsid w:val="009D0C17"/>
    <w:rsid w:val="009D11B4"/>
    <w:rsid w:val="009D202E"/>
    <w:rsid w:val="009D269D"/>
    <w:rsid w:val="009D3818"/>
    <w:rsid w:val="009D40A1"/>
    <w:rsid w:val="009D61AB"/>
    <w:rsid w:val="009D7A20"/>
    <w:rsid w:val="009E0B72"/>
    <w:rsid w:val="009E0BA9"/>
    <w:rsid w:val="009E16F5"/>
    <w:rsid w:val="009E2447"/>
    <w:rsid w:val="009E257B"/>
    <w:rsid w:val="009E31D4"/>
    <w:rsid w:val="009E434E"/>
    <w:rsid w:val="009E445A"/>
    <w:rsid w:val="009E4D81"/>
    <w:rsid w:val="009E4E0C"/>
    <w:rsid w:val="009E57B8"/>
    <w:rsid w:val="009E73D8"/>
    <w:rsid w:val="009F025D"/>
    <w:rsid w:val="009F0A1C"/>
    <w:rsid w:val="009F0C2C"/>
    <w:rsid w:val="009F1674"/>
    <w:rsid w:val="009F3BEB"/>
    <w:rsid w:val="009F3CD8"/>
    <w:rsid w:val="009F48B3"/>
    <w:rsid w:val="009F6AC1"/>
    <w:rsid w:val="009F7761"/>
    <w:rsid w:val="00A003D2"/>
    <w:rsid w:val="00A00623"/>
    <w:rsid w:val="00A01EAB"/>
    <w:rsid w:val="00A038AD"/>
    <w:rsid w:val="00A03C37"/>
    <w:rsid w:val="00A03D50"/>
    <w:rsid w:val="00A04473"/>
    <w:rsid w:val="00A045C9"/>
    <w:rsid w:val="00A05B7D"/>
    <w:rsid w:val="00A0617E"/>
    <w:rsid w:val="00A06DB0"/>
    <w:rsid w:val="00A078ED"/>
    <w:rsid w:val="00A10089"/>
    <w:rsid w:val="00A103B1"/>
    <w:rsid w:val="00A10716"/>
    <w:rsid w:val="00A10B26"/>
    <w:rsid w:val="00A12140"/>
    <w:rsid w:val="00A12BEE"/>
    <w:rsid w:val="00A1352F"/>
    <w:rsid w:val="00A13DCA"/>
    <w:rsid w:val="00A16907"/>
    <w:rsid w:val="00A16C70"/>
    <w:rsid w:val="00A17C39"/>
    <w:rsid w:val="00A2013E"/>
    <w:rsid w:val="00A20C4A"/>
    <w:rsid w:val="00A214F7"/>
    <w:rsid w:val="00A22A88"/>
    <w:rsid w:val="00A22CA2"/>
    <w:rsid w:val="00A22F94"/>
    <w:rsid w:val="00A24011"/>
    <w:rsid w:val="00A24510"/>
    <w:rsid w:val="00A24BFC"/>
    <w:rsid w:val="00A267C9"/>
    <w:rsid w:val="00A30048"/>
    <w:rsid w:val="00A30249"/>
    <w:rsid w:val="00A30358"/>
    <w:rsid w:val="00A30983"/>
    <w:rsid w:val="00A30ED7"/>
    <w:rsid w:val="00A314B1"/>
    <w:rsid w:val="00A3267F"/>
    <w:rsid w:val="00A32EA8"/>
    <w:rsid w:val="00A36A1D"/>
    <w:rsid w:val="00A37FBE"/>
    <w:rsid w:val="00A403CF"/>
    <w:rsid w:val="00A42145"/>
    <w:rsid w:val="00A423DD"/>
    <w:rsid w:val="00A43706"/>
    <w:rsid w:val="00A4499C"/>
    <w:rsid w:val="00A44B9A"/>
    <w:rsid w:val="00A44DA1"/>
    <w:rsid w:val="00A44DB5"/>
    <w:rsid w:val="00A45A96"/>
    <w:rsid w:val="00A468B8"/>
    <w:rsid w:val="00A47585"/>
    <w:rsid w:val="00A50962"/>
    <w:rsid w:val="00A512DF"/>
    <w:rsid w:val="00A542CD"/>
    <w:rsid w:val="00A550EF"/>
    <w:rsid w:val="00A55391"/>
    <w:rsid w:val="00A55B56"/>
    <w:rsid w:val="00A55CC3"/>
    <w:rsid w:val="00A56ED5"/>
    <w:rsid w:val="00A604F1"/>
    <w:rsid w:val="00A60B32"/>
    <w:rsid w:val="00A60C29"/>
    <w:rsid w:val="00A60E6B"/>
    <w:rsid w:val="00A612D2"/>
    <w:rsid w:val="00A6143E"/>
    <w:rsid w:val="00A627AC"/>
    <w:rsid w:val="00A63A25"/>
    <w:rsid w:val="00A63E77"/>
    <w:rsid w:val="00A63F7C"/>
    <w:rsid w:val="00A6551A"/>
    <w:rsid w:val="00A661DF"/>
    <w:rsid w:val="00A66944"/>
    <w:rsid w:val="00A67C41"/>
    <w:rsid w:val="00A70492"/>
    <w:rsid w:val="00A71A43"/>
    <w:rsid w:val="00A72793"/>
    <w:rsid w:val="00A73141"/>
    <w:rsid w:val="00A73917"/>
    <w:rsid w:val="00A73AE3"/>
    <w:rsid w:val="00A741A3"/>
    <w:rsid w:val="00A74CE1"/>
    <w:rsid w:val="00A74D9C"/>
    <w:rsid w:val="00A75B32"/>
    <w:rsid w:val="00A75B56"/>
    <w:rsid w:val="00A75BB1"/>
    <w:rsid w:val="00A77DB3"/>
    <w:rsid w:val="00A77E55"/>
    <w:rsid w:val="00A8075A"/>
    <w:rsid w:val="00A80C6F"/>
    <w:rsid w:val="00A819AC"/>
    <w:rsid w:val="00A81BAC"/>
    <w:rsid w:val="00A82167"/>
    <w:rsid w:val="00A82EE8"/>
    <w:rsid w:val="00A83A1C"/>
    <w:rsid w:val="00A84706"/>
    <w:rsid w:val="00A85D4E"/>
    <w:rsid w:val="00A8669B"/>
    <w:rsid w:val="00A86D12"/>
    <w:rsid w:val="00A90217"/>
    <w:rsid w:val="00A906C1"/>
    <w:rsid w:val="00A90B00"/>
    <w:rsid w:val="00A91230"/>
    <w:rsid w:val="00A9254B"/>
    <w:rsid w:val="00A930EA"/>
    <w:rsid w:val="00A94523"/>
    <w:rsid w:val="00A95223"/>
    <w:rsid w:val="00A95C15"/>
    <w:rsid w:val="00A96683"/>
    <w:rsid w:val="00AA0392"/>
    <w:rsid w:val="00AA09D7"/>
    <w:rsid w:val="00AA0C16"/>
    <w:rsid w:val="00AA0CD7"/>
    <w:rsid w:val="00AA14D0"/>
    <w:rsid w:val="00AA34C0"/>
    <w:rsid w:val="00AA3C0C"/>
    <w:rsid w:val="00AA42F1"/>
    <w:rsid w:val="00AA4642"/>
    <w:rsid w:val="00AA53D7"/>
    <w:rsid w:val="00AA629F"/>
    <w:rsid w:val="00AA6DFD"/>
    <w:rsid w:val="00AA7A88"/>
    <w:rsid w:val="00AA7BA6"/>
    <w:rsid w:val="00AA7C63"/>
    <w:rsid w:val="00AB0506"/>
    <w:rsid w:val="00AB1443"/>
    <w:rsid w:val="00AB1882"/>
    <w:rsid w:val="00AB3382"/>
    <w:rsid w:val="00AB41F4"/>
    <w:rsid w:val="00AC03C3"/>
    <w:rsid w:val="00AC0B7E"/>
    <w:rsid w:val="00AC0C75"/>
    <w:rsid w:val="00AC0D96"/>
    <w:rsid w:val="00AC1AD0"/>
    <w:rsid w:val="00AC1C3A"/>
    <w:rsid w:val="00AC1C9C"/>
    <w:rsid w:val="00AC2BA6"/>
    <w:rsid w:val="00AC2F89"/>
    <w:rsid w:val="00AC3639"/>
    <w:rsid w:val="00AC4CB2"/>
    <w:rsid w:val="00AC6B04"/>
    <w:rsid w:val="00AC782B"/>
    <w:rsid w:val="00AD185E"/>
    <w:rsid w:val="00AD1DBD"/>
    <w:rsid w:val="00AD20F8"/>
    <w:rsid w:val="00AD2B96"/>
    <w:rsid w:val="00AD2D56"/>
    <w:rsid w:val="00AD3D67"/>
    <w:rsid w:val="00AD4C60"/>
    <w:rsid w:val="00AD4D4E"/>
    <w:rsid w:val="00AD4EF9"/>
    <w:rsid w:val="00AD742C"/>
    <w:rsid w:val="00AD7F04"/>
    <w:rsid w:val="00AE19DB"/>
    <w:rsid w:val="00AE2994"/>
    <w:rsid w:val="00AE2A3B"/>
    <w:rsid w:val="00AE2CD2"/>
    <w:rsid w:val="00AE30B6"/>
    <w:rsid w:val="00AE3CE8"/>
    <w:rsid w:val="00AE44CE"/>
    <w:rsid w:val="00AE492D"/>
    <w:rsid w:val="00AF2D24"/>
    <w:rsid w:val="00AF2D8C"/>
    <w:rsid w:val="00AF3424"/>
    <w:rsid w:val="00AF394A"/>
    <w:rsid w:val="00AF3E4F"/>
    <w:rsid w:val="00AF4891"/>
    <w:rsid w:val="00AF4E1B"/>
    <w:rsid w:val="00AF4F63"/>
    <w:rsid w:val="00AF56A2"/>
    <w:rsid w:val="00AF6842"/>
    <w:rsid w:val="00AF6CB2"/>
    <w:rsid w:val="00AF7809"/>
    <w:rsid w:val="00AF78B8"/>
    <w:rsid w:val="00B005E4"/>
    <w:rsid w:val="00B0071E"/>
    <w:rsid w:val="00B0085B"/>
    <w:rsid w:val="00B017E2"/>
    <w:rsid w:val="00B01CE9"/>
    <w:rsid w:val="00B03115"/>
    <w:rsid w:val="00B0408A"/>
    <w:rsid w:val="00B04CD8"/>
    <w:rsid w:val="00B062B5"/>
    <w:rsid w:val="00B06319"/>
    <w:rsid w:val="00B07D6F"/>
    <w:rsid w:val="00B11C22"/>
    <w:rsid w:val="00B12F7D"/>
    <w:rsid w:val="00B135A0"/>
    <w:rsid w:val="00B13B95"/>
    <w:rsid w:val="00B15DB6"/>
    <w:rsid w:val="00B166ED"/>
    <w:rsid w:val="00B170DC"/>
    <w:rsid w:val="00B1737B"/>
    <w:rsid w:val="00B217A5"/>
    <w:rsid w:val="00B224DC"/>
    <w:rsid w:val="00B2268D"/>
    <w:rsid w:val="00B248DB"/>
    <w:rsid w:val="00B270DC"/>
    <w:rsid w:val="00B273AD"/>
    <w:rsid w:val="00B27BAD"/>
    <w:rsid w:val="00B3018A"/>
    <w:rsid w:val="00B32E6A"/>
    <w:rsid w:val="00B32FFB"/>
    <w:rsid w:val="00B33AE8"/>
    <w:rsid w:val="00B33D5D"/>
    <w:rsid w:val="00B36D71"/>
    <w:rsid w:val="00B37C8F"/>
    <w:rsid w:val="00B40272"/>
    <w:rsid w:val="00B418BF"/>
    <w:rsid w:val="00B418FD"/>
    <w:rsid w:val="00B41BB6"/>
    <w:rsid w:val="00B42382"/>
    <w:rsid w:val="00B42AA6"/>
    <w:rsid w:val="00B42F65"/>
    <w:rsid w:val="00B432C5"/>
    <w:rsid w:val="00B4333B"/>
    <w:rsid w:val="00B43351"/>
    <w:rsid w:val="00B43F54"/>
    <w:rsid w:val="00B45B41"/>
    <w:rsid w:val="00B46373"/>
    <w:rsid w:val="00B4746A"/>
    <w:rsid w:val="00B504CC"/>
    <w:rsid w:val="00B505EA"/>
    <w:rsid w:val="00B513F7"/>
    <w:rsid w:val="00B51D27"/>
    <w:rsid w:val="00B51E7C"/>
    <w:rsid w:val="00B520C6"/>
    <w:rsid w:val="00B536A0"/>
    <w:rsid w:val="00B53763"/>
    <w:rsid w:val="00B53C5D"/>
    <w:rsid w:val="00B53D85"/>
    <w:rsid w:val="00B54580"/>
    <w:rsid w:val="00B55C93"/>
    <w:rsid w:val="00B55D36"/>
    <w:rsid w:val="00B5618D"/>
    <w:rsid w:val="00B56DE1"/>
    <w:rsid w:val="00B60F23"/>
    <w:rsid w:val="00B619FA"/>
    <w:rsid w:val="00B62664"/>
    <w:rsid w:val="00B647F5"/>
    <w:rsid w:val="00B648A8"/>
    <w:rsid w:val="00B66054"/>
    <w:rsid w:val="00B66092"/>
    <w:rsid w:val="00B66C9D"/>
    <w:rsid w:val="00B67480"/>
    <w:rsid w:val="00B71EE8"/>
    <w:rsid w:val="00B72017"/>
    <w:rsid w:val="00B72C93"/>
    <w:rsid w:val="00B73C4D"/>
    <w:rsid w:val="00B73DE7"/>
    <w:rsid w:val="00B753D2"/>
    <w:rsid w:val="00B75427"/>
    <w:rsid w:val="00B7739A"/>
    <w:rsid w:val="00B77808"/>
    <w:rsid w:val="00B7793B"/>
    <w:rsid w:val="00B803BA"/>
    <w:rsid w:val="00B81786"/>
    <w:rsid w:val="00B81A80"/>
    <w:rsid w:val="00B83A05"/>
    <w:rsid w:val="00B84603"/>
    <w:rsid w:val="00B84E50"/>
    <w:rsid w:val="00B85326"/>
    <w:rsid w:val="00B85BA0"/>
    <w:rsid w:val="00B8637A"/>
    <w:rsid w:val="00B869A8"/>
    <w:rsid w:val="00B86B3E"/>
    <w:rsid w:val="00B86BD0"/>
    <w:rsid w:val="00B878E7"/>
    <w:rsid w:val="00B87A4A"/>
    <w:rsid w:val="00B87D6A"/>
    <w:rsid w:val="00B902E1"/>
    <w:rsid w:val="00B935CD"/>
    <w:rsid w:val="00B95FA4"/>
    <w:rsid w:val="00B96096"/>
    <w:rsid w:val="00B960AE"/>
    <w:rsid w:val="00BA003A"/>
    <w:rsid w:val="00BA050B"/>
    <w:rsid w:val="00BA16CD"/>
    <w:rsid w:val="00BA3EB9"/>
    <w:rsid w:val="00BA7314"/>
    <w:rsid w:val="00BA75FA"/>
    <w:rsid w:val="00BB053B"/>
    <w:rsid w:val="00BB058D"/>
    <w:rsid w:val="00BB0642"/>
    <w:rsid w:val="00BB077E"/>
    <w:rsid w:val="00BB0F9D"/>
    <w:rsid w:val="00BB1995"/>
    <w:rsid w:val="00BB25CD"/>
    <w:rsid w:val="00BB2CE2"/>
    <w:rsid w:val="00BB3C00"/>
    <w:rsid w:val="00BB41DF"/>
    <w:rsid w:val="00BB49F6"/>
    <w:rsid w:val="00BB5B2F"/>
    <w:rsid w:val="00BB5E28"/>
    <w:rsid w:val="00BB6546"/>
    <w:rsid w:val="00BB7058"/>
    <w:rsid w:val="00BB747A"/>
    <w:rsid w:val="00BB76B9"/>
    <w:rsid w:val="00BC0585"/>
    <w:rsid w:val="00BC0D4F"/>
    <w:rsid w:val="00BC19E1"/>
    <w:rsid w:val="00BC21BE"/>
    <w:rsid w:val="00BC312D"/>
    <w:rsid w:val="00BC352F"/>
    <w:rsid w:val="00BC43C3"/>
    <w:rsid w:val="00BC5312"/>
    <w:rsid w:val="00BC6068"/>
    <w:rsid w:val="00BC6D34"/>
    <w:rsid w:val="00BC70CA"/>
    <w:rsid w:val="00BD2852"/>
    <w:rsid w:val="00BD37B3"/>
    <w:rsid w:val="00BD425D"/>
    <w:rsid w:val="00BD428F"/>
    <w:rsid w:val="00BD4AAA"/>
    <w:rsid w:val="00BD5D7C"/>
    <w:rsid w:val="00BD7E0F"/>
    <w:rsid w:val="00BD7E36"/>
    <w:rsid w:val="00BE0E68"/>
    <w:rsid w:val="00BE2ABE"/>
    <w:rsid w:val="00BE58C2"/>
    <w:rsid w:val="00BF0142"/>
    <w:rsid w:val="00BF0CC3"/>
    <w:rsid w:val="00BF1423"/>
    <w:rsid w:val="00BF1A74"/>
    <w:rsid w:val="00BF1B43"/>
    <w:rsid w:val="00BF1BF2"/>
    <w:rsid w:val="00BF3393"/>
    <w:rsid w:val="00BF3439"/>
    <w:rsid w:val="00BF3616"/>
    <w:rsid w:val="00BF3682"/>
    <w:rsid w:val="00BF3905"/>
    <w:rsid w:val="00BF44BC"/>
    <w:rsid w:val="00BF4B31"/>
    <w:rsid w:val="00BF578B"/>
    <w:rsid w:val="00BF5A39"/>
    <w:rsid w:val="00C00C29"/>
    <w:rsid w:val="00C00C70"/>
    <w:rsid w:val="00C019BD"/>
    <w:rsid w:val="00C02D6E"/>
    <w:rsid w:val="00C053D9"/>
    <w:rsid w:val="00C05B01"/>
    <w:rsid w:val="00C067A3"/>
    <w:rsid w:val="00C06C14"/>
    <w:rsid w:val="00C079CD"/>
    <w:rsid w:val="00C10915"/>
    <w:rsid w:val="00C10A52"/>
    <w:rsid w:val="00C10FC5"/>
    <w:rsid w:val="00C1100C"/>
    <w:rsid w:val="00C12EF3"/>
    <w:rsid w:val="00C13654"/>
    <w:rsid w:val="00C15C60"/>
    <w:rsid w:val="00C15DEB"/>
    <w:rsid w:val="00C16FC2"/>
    <w:rsid w:val="00C175F1"/>
    <w:rsid w:val="00C17794"/>
    <w:rsid w:val="00C20CA1"/>
    <w:rsid w:val="00C23384"/>
    <w:rsid w:val="00C23517"/>
    <w:rsid w:val="00C2397D"/>
    <w:rsid w:val="00C243EA"/>
    <w:rsid w:val="00C247B8"/>
    <w:rsid w:val="00C25D85"/>
    <w:rsid w:val="00C268C4"/>
    <w:rsid w:val="00C27A3E"/>
    <w:rsid w:val="00C30CC3"/>
    <w:rsid w:val="00C31496"/>
    <w:rsid w:val="00C338C9"/>
    <w:rsid w:val="00C33C1A"/>
    <w:rsid w:val="00C34C03"/>
    <w:rsid w:val="00C354C4"/>
    <w:rsid w:val="00C35A2A"/>
    <w:rsid w:val="00C371A3"/>
    <w:rsid w:val="00C3795F"/>
    <w:rsid w:val="00C41544"/>
    <w:rsid w:val="00C441CF"/>
    <w:rsid w:val="00C4438D"/>
    <w:rsid w:val="00C44DBD"/>
    <w:rsid w:val="00C4525E"/>
    <w:rsid w:val="00C45D17"/>
    <w:rsid w:val="00C519B4"/>
    <w:rsid w:val="00C51BA4"/>
    <w:rsid w:val="00C51E1F"/>
    <w:rsid w:val="00C528FD"/>
    <w:rsid w:val="00C5382B"/>
    <w:rsid w:val="00C56B48"/>
    <w:rsid w:val="00C57D09"/>
    <w:rsid w:val="00C57D4B"/>
    <w:rsid w:val="00C60E3C"/>
    <w:rsid w:val="00C6115E"/>
    <w:rsid w:val="00C6138C"/>
    <w:rsid w:val="00C6226E"/>
    <w:rsid w:val="00C63EC4"/>
    <w:rsid w:val="00C654DE"/>
    <w:rsid w:val="00C65CD5"/>
    <w:rsid w:val="00C65CE6"/>
    <w:rsid w:val="00C66491"/>
    <w:rsid w:val="00C678D4"/>
    <w:rsid w:val="00C67E52"/>
    <w:rsid w:val="00C708F5"/>
    <w:rsid w:val="00C70C21"/>
    <w:rsid w:val="00C71739"/>
    <w:rsid w:val="00C71893"/>
    <w:rsid w:val="00C72336"/>
    <w:rsid w:val="00C727CE"/>
    <w:rsid w:val="00C72E88"/>
    <w:rsid w:val="00C72F91"/>
    <w:rsid w:val="00C73356"/>
    <w:rsid w:val="00C7497C"/>
    <w:rsid w:val="00C761DC"/>
    <w:rsid w:val="00C76DEE"/>
    <w:rsid w:val="00C76EC4"/>
    <w:rsid w:val="00C77F38"/>
    <w:rsid w:val="00C81EBA"/>
    <w:rsid w:val="00C82775"/>
    <w:rsid w:val="00C842CE"/>
    <w:rsid w:val="00C849F9"/>
    <w:rsid w:val="00C8535A"/>
    <w:rsid w:val="00C8584F"/>
    <w:rsid w:val="00C85D16"/>
    <w:rsid w:val="00C8724D"/>
    <w:rsid w:val="00C90BCB"/>
    <w:rsid w:val="00C91129"/>
    <w:rsid w:val="00C9135C"/>
    <w:rsid w:val="00C929C8"/>
    <w:rsid w:val="00C92AF0"/>
    <w:rsid w:val="00C9495B"/>
    <w:rsid w:val="00C94BED"/>
    <w:rsid w:val="00C9594D"/>
    <w:rsid w:val="00C9764A"/>
    <w:rsid w:val="00C97AB1"/>
    <w:rsid w:val="00CA0006"/>
    <w:rsid w:val="00CA167C"/>
    <w:rsid w:val="00CA1A27"/>
    <w:rsid w:val="00CA1CA8"/>
    <w:rsid w:val="00CA1D90"/>
    <w:rsid w:val="00CA38F3"/>
    <w:rsid w:val="00CA3BBE"/>
    <w:rsid w:val="00CA4644"/>
    <w:rsid w:val="00CA4673"/>
    <w:rsid w:val="00CA5BDB"/>
    <w:rsid w:val="00CA6220"/>
    <w:rsid w:val="00CA6E0C"/>
    <w:rsid w:val="00CA730F"/>
    <w:rsid w:val="00CA7642"/>
    <w:rsid w:val="00CB076A"/>
    <w:rsid w:val="00CB0E9D"/>
    <w:rsid w:val="00CB1257"/>
    <w:rsid w:val="00CB1322"/>
    <w:rsid w:val="00CB1E6B"/>
    <w:rsid w:val="00CB27B0"/>
    <w:rsid w:val="00CB5134"/>
    <w:rsid w:val="00CB5499"/>
    <w:rsid w:val="00CB5510"/>
    <w:rsid w:val="00CB717F"/>
    <w:rsid w:val="00CB72F1"/>
    <w:rsid w:val="00CB7441"/>
    <w:rsid w:val="00CB7B0D"/>
    <w:rsid w:val="00CC041F"/>
    <w:rsid w:val="00CC067F"/>
    <w:rsid w:val="00CC1A9C"/>
    <w:rsid w:val="00CC1DE8"/>
    <w:rsid w:val="00CC462D"/>
    <w:rsid w:val="00CC46CD"/>
    <w:rsid w:val="00CC46E4"/>
    <w:rsid w:val="00CC47E7"/>
    <w:rsid w:val="00CC4F5A"/>
    <w:rsid w:val="00CC5005"/>
    <w:rsid w:val="00CC513F"/>
    <w:rsid w:val="00CC56CB"/>
    <w:rsid w:val="00CC5D87"/>
    <w:rsid w:val="00CC6305"/>
    <w:rsid w:val="00CC6B92"/>
    <w:rsid w:val="00CC6DF9"/>
    <w:rsid w:val="00CC75A9"/>
    <w:rsid w:val="00CC7E0E"/>
    <w:rsid w:val="00CD0CB9"/>
    <w:rsid w:val="00CD20B2"/>
    <w:rsid w:val="00CD3941"/>
    <w:rsid w:val="00CD3BE4"/>
    <w:rsid w:val="00CD3C27"/>
    <w:rsid w:val="00CD44CB"/>
    <w:rsid w:val="00CD4E92"/>
    <w:rsid w:val="00CD61A6"/>
    <w:rsid w:val="00CD7AAA"/>
    <w:rsid w:val="00CE240F"/>
    <w:rsid w:val="00CE2DC0"/>
    <w:rsid w:val="00CE3007"/>
    <w:rsid w:val="00CE5064"/>
    <w:rsid w:val="00CE5087"/>
    <w:rsid w:val="00CE52EA"/>
    <w:rsid w:val="00CE5428"/>
    <w:rsid w:val="00CE5C63"/>
    <w:rsid w:val="00CE60B3"/>
    <w:rsid w:val="00CE6FE3"/>
    <w:rsid w:val="00CE7B03"/>
    <w:rsid w:val="00CF16A9"/>
    <w:rsid w:val="00CF21CC"/>
    <w:rsid w:val="00CF2BFE"/>
    <w:rsid w:val="00CF30B3"/>
    <w:rsid w:val="00CF32EE"/>
    <w:rsid w:val="00CF3902"/>
    <w:rsid w:val="00CF4F32"/>
    <w:rsid w:val="00CF50CE"/>
    <w:rsid w:val="00CF533D"/>
    <w:rsid w:val="00CF6A64"/>
    <w:rsid w:val="00CF6BD2"/>
    <w:rsid w:val="00CF77B2"/>
    <w:rsid w:val="00CF78D9"/>
    <w:rsid w:val="00D0007E"/>
    <w:rsid w:val="00D02994"/>
    <w:rsid w:val="00D03386"/>
    <w:rsid w:val="00D04F3E"/>
    <w:rsid w:val="00D05FAE"/>
    <w:rsid w:val="00D06397"/>
    <w:rsid w:val="00D06ECD"/>
    <w:rsid w:val="00D06F12"/>
    <w:rsid w:val="00D0781E"/>
    <w:rsid w:val="00D10ABE"/>
    <w:rsid w:val="00D11A41"/>
    <w:rsid w:val="00D1209A"/>
    <w:rsid w:val="00D125DF"/>
    <w:rsid w:val="00D132B5"/>
    <w:rsid w:val="00D13DD6"/>
    <w:rsid w:val="00D15E97"/>
    <w:rsid w:val="00D16484"/>
    <w:rsid w:val="00D16938"/>
    <w:rsid w:val="00D16A2C"/>
    <w:rsid w:val="00D16C47"/>
    <w:rsid w:val="00D16E09"/>
    <w:rsid w:val="00D2099B"/>
    <w:rsid w:val="00D21D6E"/>
    <w:rsid w:val="00D22DBE"/>
    <w:rsid w:val="00D235DE"/>
    <w:rsid w:val="00D24959"/>
    <w:rsid w:val="00D24CB8"/>
    <w:rsid w:val="00D25472"/>
    <w:rsid w:val="00D256D7"/>
    <w:rsid w:val="00D25B4D"/>
    <w:rsid w:val="00D25BD9"/>
    <w:rsid w:val="00D26F89"/>
    <w:rsid w:val="00D30F91"/>
    <w:rsid w:val="00D33A1C"/>
    <w:rsid w:val="00D34EB8"/>
    <w:rsid w:val="00D354CF"/>
    <w:rsid w:val="00D3610F"/>
    <w:rsid w:val="00D37388"/>
    <w:rsid w:val="00D37AE8"/>
    <w:rsid w:val="00D37E7B"/>
    <w:rsid w:val="00D40771"/>
    <w:rsid w:val="00D417FA"/>
    <w:rsid w:val="00D4225A"/>
    <w:rsid w:val="00D42CA3"/>
    <w:rsid w:val="00D43375"/>
    <w:rsid w:val="00D43A27"/>
    <w:rsid w:val="00D43D0E"/>
    <w:rsid w:val="00D45206"/>
    <w:rsid w:val="00D45233"/>
    <w:rsid w:val="00D46773"/>
    <w:rsid w:val="00D46FCC"/>
    <w:rsid w:val="00D47BB9"/>
    <w:rsid w:val="00D5164D"/>
    <w:rsid w:val="00D5201E"/>
    <w:rsid w:val="00D52641"/>
    <w:rsid w:val="00D526F1"/>
    <w:rsid w:val="00D539FA"/>
    <w:rsid w:val="00D5413F"/>
    <w:rsid w:val="00D549DD"/>
    <w:rsid w:val="00D5623F"/>
    <w:rsid w:val="00D562A4"/>
    <w:rsid w:val="00D5791A"/>
    <w:rsid w:val="00D57C06"/>
    <w:rsid w:val="00D60CB7"/>
    <w:rsid w:val="00D614B2"/>
    <w:rsid w:val="00D616FB"/>
    <w:rsid w:val="00D63112"/>
    <w:rsid w:val="00D6361D"/>
    <w:rsid w:val="00D639DF"/>
    <w:rsid w:val="00D64C04"/>
    <w:rsid w:val="00D64CB4"/>
    <w:rsid w:val="00D650B7"/>
    <w:rsid w:val="00D664F5"/>
    <w:rsid w:val="00D675B5"/>
    <w:rsid w:val="00D70694"/>
    <w:rsid w:val="00D70F49"/>
    <w:rsid w:val="00D716E9"/>
    <w:rsid w:val="00D71879"/>
    <w:rsid w:val="00D7251B"/>
    <w:rsid w:val="00D73207"/>
    <w:rsid w:val="00D7496A"/>
    <w:rsid w:val="00D75706"/>
    <w:rsid w:val="00D759EA"/>
    <w:rsid w:val="00D76128"/>
    <w:rsid w:val="00D765C0"/>
    <w:rsid w:val="00D76719"/>
    <w:rsid w:val="00D8080B"/>
    <w:rsid w:val="00D82081"/>
    <w:rsid w:val="00D8246D"/>
    <w:rsid w:val="00D82FBC"/>
    <w:rsid w:val="00D83048"/>
    <w:rsid w:val="00D83BBE"/>
    <w:rsid w:val="00D842AD"/>
    <w:rsid w:val="00D84326"/>
    <w:rsid w:val="00D8464F"/>
    <w:rsid w:val="00D852EF"/>
    <w:rsid w:val="00D86911"/>
    <w:rsid w:val="00D870BA"/>
    <w:rsid w:val="00D875D4"/>
    <w:rsid w:val="00D877A5"/>
    <w:rsid w:val="00D91108"/>
    <w:rsid w:val="00D916DF"/>
    <w:rsid w:val="00D92511"/>
    <w:rsid w:val="00D927B3"/>
    <w:rsid w:val="00D928B6"/>
    <w:rsid w:val="00D92BA5"/>
    <w:rsid w:val="00D93DC3"/>
    <w:rsid w:val="00D94D2B"/>
    <w:rsid w:val="00D95C2F"/>
    <w:rsid w:val="00D967A4"/>
    <w:rsid w:val="00D97FCF"/>
    <w:rsid w:val="00DA3197"/>
    <w:rsid w:val="00DA340C"/>
    <w:rsid w:val="00DA4618"/>
    <w:rsid w:val="00DA4F69"/>
    <w:rsid w:val="00DA4F6A"/>
    <w:rsid w:val="00DA5605"/>
    <w:rsid w:val="00DA5D16"/>
    <w:rsid w:val="00DA61E7"/>
    <w:rsid w:val="00DA71DB"/>
    <w:rsid w:val="00DB070D"/>
    <w:rsid w:val="00DB0ABD"/>
    <w:rsid w:val="00DB0E56"/>
    <w:rsid w:val="00DB17B4"/>
    <w:rsid w:val="00DB201E"/>
    <w:rsid w:val="00DB233C"/>
    <w:rsid w:val="00DB2710"/>
    <w:rsid w:val="00DB4504"/>
    <w:rsid w:val="00DB4B47"/>
    <w:rsid w:val="00DB722E"/>
    <w:rsid w:val="00DC04E4"/>
    <w:rsid w:val="00DC0588"/>
    <w:rsid w:val="00DC0D60"/>
    <w:rsid w:val="00DC2696"/>
    <w:rsid w:val="00DC2B90"/>
    <w:rsid w:val="00DC36E7"/>
    <w:rsid w:val="00DC3EA3"/>
    <w:rsid w:val="00DC3FF3"/>
    <w:rsid w:val="00DC53C6"/>
    <w:rsid w:val="00DC55E9"/>
    <w:rsid w:val="00DC5B24"/>
    <w:rsid w:val="00DC5CF0"/>
    <w:rsid w:val="00DC726D"/>
    <w:rsid w:val="00DC7A66"/>
    <w:rsid w:val="00DD0B9B"/>
    <w:rsid w:val="00DD1C1E"/>
    <w:rsid w:val="00DD303B"/>
    <w:rsid w:val="00DD3315"/>
    <w:rsid w:val="00DD4DFA"/>
    <w:rsid w:val="00DD5199"/>
    <w:rsid w:val="00DD675C"/>
    <w:rsid w:val="00DD6875"/>
    <w:rsid w:val="00DD6C79"/>
    <w:rsid w:val="00DD774F"/>
    <w:rsid w:val="00DD784D"/>
    <w:rsid w:val="00DD7D9C"/>
    <w:rsid w:val="00DE1124"/>
    <w:rsid w:val="00DE133B"/>
    <w:rsid w:val="00DE13CF"/>
    <w:rsid w:val="00DE13E6"/>
    <w:rsid w:val="00DE1A33"/>
    <w:rsid w:val="00DE2845"/>
    <w:rsid w:val="00DE3353"/>
    <w:rsid w:val="00DE34F5"/>
    <w:rsid w:val="00DE3B32"/>
    <w:rsid w:val="00DE4C53"/>
    <w:rsid w:val="00DE56E8"/>
    <w:rsid w:val="00DE6350"/>
    <w:rsid w:val="00DE63F7"/>
    <w:rsid w:val="00DE6D56"/>
    <w:rsid w:val="00DE6FBB"/>
    <w:rsid w:val="00DE726F"/>
    <w:rsid w:val="00DE7E19"/>
    <w:rsid w:val="00DF1FD4"/>
    <w:rsid w:val="00DF2252"/>
    <w:rsid w:val="00DF29AA"/>
    <w:rsid w:val="00DF40BC"/>
    <w:rsid w:val="00DF5F8A"/>
    <w:rsid w:val="00DF6D82"/>
    <w:rsid w:val="00DF7913"/>
    <w:rsid w:val="00E00442"/>
    <w:rsid w:val="00E006D7"/>
    <w:rsid w:val="00E03AB3"/>
    <w:rsid w:val="00E03D0C"/>
    <w:rsid w:val="00E04FFA"/>
    <w:rsid w:val="00E052AE"/>
    <w:rsid w:val="00E06274"/>
    <w:rsid w:val="00E069C5"/>
    <w:rsid w:val="00E07270"/>
    <w:rsid w:val="00E07950"/>
    <w:rsid w:val="00E07EFD"/>
    <w:rsid w:val="00E102BE"/>
    <w:rsid w:val="00E12BF7"/>
    <w:rsid w:val="00E12E5C"/>
    <w:rsid w:val="00E139FD"/>
    <w:rsid w:val="00E14964"/>
    <w:rsid w:val="00E14976"/>
    <w:rsid w:val="00E15031"/>
    <w:rsid w:val="00E15D32"/>
    <w:rsid w:val="00E1713D"/>
    <w:rsid w:val="00E17662"/>
    <w:rsid w:val="00E17B9C"/>
    <w:rsid w:val="00E20710"/>
    <w:rsid w:val="00E2131D"/>
    <w:rsid w:val="00E21682"/>
    <w:rsid w:val="00E2192F"/>
    <w:rsid w:val="00E21B52"/>
    <w:rsid w:val="00E21BDD"/>
    <w:rsid w:val="00E225F3"/>
    <w:rsid w:val="00E22D48"/>
    <w:rsid w:val="00E23C68"/>
    <w:rsid w:val="00E2478E"/>
    <w:rsid w:val="00E24A5A"/>
    <w:rsid w:val="00E24B9D"/>
    <w:rsid w:val="00E2570B"/>
    <w:rsid w:val="00E2649B"/>
    <w:rsid w:val="00E27107"/>
    <w:rsid w:val="00E275FC"/>
    <w:rsid w:val="00E30027"/>
    <w:rsid w:val="00E30B2A"/>
    <w:rsid w:val="00E317AF"/>
    <w:rsid w:val="00E32CAE"/>
    <w:rsid w:val="00E33ACC"/>
    <w:rsid w:val="00E33CF4"/>
    <w:rsid w:val="00E34F90"/>
    <w:rsid w:val="00E35076"/>
    <w:rsid w:val="00E3541F"/>
    <w:rsid w:val="00E35B01"/>
    <w:rsid w:val="00E36444"/>
    <w:rsid w:val="00E367A7"/>
    <w:rsid w:val="00E36AA5"/>
    <w:rsid w:val="00E37FE1"/>
    <w:rsid w:val="00E40617"/>
    <w:rsid w:val="00E40AA7"/>
    <w:rsid w:val="00E40EB5"/>
    <w:rsid w:val="00E41503"/>
    <w:rsid w:val="00E4196B"/>
    <w:rsid w:val="00E421C6"/>
    <w:rsid w:val="00E427EE"/>
    <w:rsid w:val="00E42C0F"/>
    <w:rsid w:val="00E437A3"/>
    <w:rsid w:val="00E43C56"/>
    <w:rsid w:val="00E44979"/>
    <w:rsid w:val="00E44FBA"/>
    <w:rsid w:val="00E4605F"/>
    <w:rsid w:val="00E46223"/>
    <w:rsid w:val="00E46268"/>
    <w:rsid w:val="00E46516"/>
    <w:rsid w:val="00E471E9"/>
    <w:rsid w:val="00E4737B"/>
    <w:rsid w:val="00E50632"/>
    <w:rsid w:val="00E50B6E"/>
    <w:rsid w:val="00E51D8A"/>
    <w:rsid w:val="00E51F81"/>
    <w:rsid w:val="00E54629"/>
    <w:rsid w:val="00E54C4F"/>
    <w:rsid w:val="00E55306"/>
    <w:rsid w:val="00E55903"/>
    <w:rsid w:val="00E56C4A"/>
    <w:rsid w:val="00E5763A"/>
    <w:rsid w:val="00E622F5"/>
    <w:rsid w:val="00E627CF"/>
    <w:rsid w:val="00E63C3D"/>
    <w:rsid w:val="00E668F6"/>
    <w:rsid w:val="00E66D8A"/>
    <w:rsid w:val="00E66FB6"/>
    <w:rsid w:val="00E677BA"/>
    <w:rsid w:val="00E67C0C"/>
    <w:rsid w:val="00E70559"/>
    <w:rsid w:val="00E71707"/>
    <w:rsid w:val="00E71D7C"/>
    <w:rsid w:val="00E738F9"/>
    <w:rsid w:val="00E73D09"/>
    <w:rsid w:val="00E7491E"/>
    <w:rsid w:val="00E7525C"/>
    <w:rsid w:val="00E76002"/>
    <w:rsid w:val="00E77212"/>
    <w:rsid w:val="00E800E3"/>
    <w:rsid w:val="00E800EA"/>
    <w:rsid w:val="00E806E4"/>
    <w:rsid w:val="00E814C3"/>
    <w:rsid w:val="00E81791"/>
    <w:rsid w:val="00E81900"/>
    <w:rsid w:val="00E8252E"/>
    <w:rsid w:val="00E834D0"/>
    <w:rsid w:val="00E83ED7"/>
    <w:rsid w:val="00E853B6"/>
    <w:rsid w:val="00E869BD"/>
    <w:rsid w:val="00E86CF8"/>
    <w:rsid w:val="00E86F8B"/>
    <w:rsid w:val="00E87B0D"/>
    <w:rsid w:val="00E905CC"/>
    <w:rsid w:val="00E9129E"/>
    <w:rsid w:val="00E91685"/>
    <w:rsid w:val="00E916C4"/>
    <w:rsid w:val="00E91C87"/>
    <w:rsid w:val="00E921F1"/>
    <w:rsid w:val="00E9370B"/>
    <w:rsid w:val="00E9442D"/>
    <w:rsid w:val="00E94543"/>
    <w:rsid w:val="00E957DD"/>
    <w:rsid w:val="00E96745"/>
    <w:rsid w:val="00E96993"/>
    <w:rsid w:val="00E96A4B"/>
    <w:rsid w:val="00E976A7"/>
    <w:rsid w:val="00EA0C34"/>
    <w:rsid w:val="00EA1E6A"/>
    <w:rsid w:val="00EA20E0"/>
    <w:rsid w:val="00EA2D2D"/>
    <w:rsid w:val="00EA38C9"/>
    <w:rsid w:val="00EA3F2E"/>
    <w:rsid w:val="00EA4A97"/>
    <w:rsid w:val="00EA61CF"/>
    <w:rsid w:val="00EA6E87"/>
    <w:rsid w:val="00EB00EA"/>
    <w:rsid w:val="00EB0AAA"/>
    <w:rsid w:val="00EB125C"/>
    <w:rsid w:val="00EB17C6"/>
    <w:rsid w:val="00EB30F5"/>
    <w:rsid w:val="00EB3BD8"/>
    <w:rsid w:val="00EB47AA"/>
    <w:rsid w:val="00EB4BBB"/>
    <w:rsid w:val="00EB4C2E"/>
    <w:rsid w:val="00EB665C"/>
    <w:rsid w:val="00EB6830"/>
    <w:rsid w:val="00EB6F94"/>
    <w:rsid w:val="00EB73DA"/>
    <w:rsid w:val="00EC0A26"/>
    <w:rsid w:val="00EC1BC5"/>
    <w:rsid w:val="00EC23BE"/>
    <w:rsid w:val="00EC2F04"/>
    <w:rsid w:val="00EC2FE8"/>
    <w:rsid w:val="00EC3EA4"/>
    <w:rsid w:val="00EC6F23"/>
    <w:rsid w:val="00EC741A"/>
    <w:rsid w:val="00EC78B3"/>
    <w:rsid w:val="00EC7A9A"/>
    <w:rsid w:val="00ED25F8"/>
    <w:rsid w:val="00ED435E"/>
    <w:rsid w:val="00ED5513"/>
    <w:rsid w:val="00ED5E34"/>
    <w:rsid w:val="00ED61B7"/>
    <w:rsid w:val="00ED7F75"/>
    <w:rsid w:val="00EE0543"/>
    <w:rsid w:val="00EE26D2"/>
    <w:rsid w:val="00EE2FBA"/>
    <w:rsid w:val="00EE3051"/>
    <w:rsid w:val="00EE36D1"/>
    <w:rsid w:val="00EE381A"/>
    <w:rsid w:val="00EE50E7"/>
    <w:rsid w:val="00EE749B"/>
    <w:rsid w:val="00EE7AF4"/>
    <w:rsid w:val="00EF06B6"/>
    <w:rsid w:val="00EF0FFB"/>
    <w:rsid w:val="00EF3386"/>
    <w:rsid w:val="00EF3D03"/>
    <w:rsid w:val="00EF5172"/>
    <w:rsid w:val="00EF5AC3"/>
    <w:rsid w:val="00EF741D"/>
    <w:rsid w:val="00EF77C6"/>
    <w:rsid w:val="00F004B4"/>
    <w:rsid w:val="00F016B0"/>
    <w:rsid w:val="00F0384E"/>
    <w:rsid w:val="00F03C43"/>
    <w:rsid w:val="00F03ED6"/>
    <w:rsid w:val="00F0411C"/>
    <w:rsid w:val="00F054FA"/>
    <w:rsid w:val="00F05E2F"/>
    <w:rsid w:val="00F06D05"/>
    <w:rsid w:val="00F06D6B"/>
    <w:rsid w:val="00F06F80"/>
    <w:rsid w:val="00F07BE6"/>
    <w:rsid w:val="00F10809"/>
    <w:rsid w:val="00F10A96"/>
    <w:rsid w:val="00F10F6F"/>
    <w:rsid w:val="00F13594"/>
    <w:rsid w:val="00F145E2"/>
    <w:rsid w:val="00F148CE"/>
    <w:rsid w:val="00F16590"/>
    <w:rsid w:val="00F2075A"/>
    <w:rsid w:val="00F2227B"/>
    <w:rsid w:val="00F23080"/>
    <w:rsid w:val="00F23A2E"/>
    <w:rsid w:val="00F23A44"/>
    <w:rsid w:val="00F2504C"/>
    <w:rsid w:val="00F2638A"/>
    <w:rsid w:val="00F27066"/>
    <w:rsid w:val="00F30AEB"/>
    <w:rsid w:val="00F31082"/>
    <w:rsid w:val="00F31FDD"/>
    <w:rsid w:val="00F321D5"/>
    <w:rsid w:val="00F33BE4"/>
    <w:rsid w:val="00F35FB2"/>
    <w:rsid w:val="00F3606F"/>
    <w:rsid w:val="00F365B9"/>
    <w:rsid w:val="00F37957"/>
    <w:rsid w:val="00F4059C"/>
    <w:rsid w:val="00F405D7"/>
    <w:rsid w:val="00F40C9C"/>
    <w:rsid w:val="00F418F3"/>
    <w:rsid w:val="00F41F4C"/>
    <w:rsid w:val="00F42576"/>
    <w:rsid w:val="00F42AB7"/>
    <w:rsid w:val="00F43063"/>
    <w:rsid w:val="00F43F94"/>
    <w:rsid w:val="00F446CB"/>
    <w:rsid w:val="00F44A1E"/>
    <w:rsid w:val="00F45223"/>
    <w:rsid w:val="00F459C6"/>
    <w:rsid w:val="00F46289"/>
    <w:rsid w:val="00F46292"/>
    <w:rsid w:val="00F47B17"/>
    <w:rsid w:val="00F50994"/>
    <w:rsid w:val="00F5099F"/>
    <w:rsid w:val="00F5212A"/>
    <w:rsid w:val="00F52EB4"/>
    <w:rsid w:val="00F531A9"/>
    <w:rsid w:val="00F533E5"/>
    <w:rsid w:val="00F536A7"/>
    <w:rsid w:val="00F53D5D"/>
    <w:rsid w:val="00F54274"/>
    <w:rsid w:val="00F559B2"/>
    <w:rsid w:val="00F559CF"/>
    <w:rsid w:val="00F55D5C"/>
    <w:rsid w:val="00F56E38"/>
    <w:rsid w:val="00F57505"/>
    <w:rsid w:val="00F60962"/>
    <w:rsid w:val="00F61C07"/>
    <w:rsid w:val="00F61EAA"/>
    <w:rsid w:val="00F6201D"/>
    <w:rsid w:val="00F6206B"/>
    <w:rsid w:val="00F62BA8"/>
    <w:rsid w:val="00F62D29"/>
    <w:rsid w:val="00F6342E"/>
    <w:rsid w:val="00F65C50"/>
    <w:rsid w:val="00F65F3D"/>
    <w:rsid w:val="00F664A9"/>
    <w:rsid w:val="00F66AE9"/>
    <w:rsid w:val="00F7027B"/>
    <w:rsid w:val="00F7041C"/>
    <w:rsid w:val="00F71C15"/>
    <w:rsid w:val="00F72784"/>
    <w:rsid w:val="00F73196"/>
    <w:rsid w:val="00F73273"/>
    <w:rsid w:val="00F741F7"/>
    <w:rsid w:val="00F759BA"/>
    <w:rsid w:val="00F7760B"/>
    <w:rsid w:val="00F7785E"/>
    <w:rsid w:val="00F77EFA"/>
    <w:rsid w:val="00F800A5"/>
    <w:rsid w:val="00F80812"/>
    <w:rsid w:val="00F825EB"/>
    <w:rsid w:val="00F84495"/>
    <w:rsid w:val="00F844EA"/>
    <w:rsid w:val="00F854DB"/>
    <w:rsid w:val="00F8577C"/>
    <w:rsid w:val="00F8655F"/>
    <w:rsid w:val="00F86C1B"/>
    <w:rsid w:val="00F916F3"/>
    <w:rsid w:val="00F91A35"/>
    <w:rsid w:val="00F934FE"/>
    <w:rsid w:val="00F93793"/>
    <w:rsid w:val="00F949E5"/>
    <w:rsid w:val="00F94A91"/>
    <w:rsid w:val="00F94CA1"/>
    <w:rsid w:val="00F97220"/>
    <w:rsid w:val="00F97A3A"/>
    <w:rsid w:val="00F97E64"/>
    <w:rsid w:val="00FA027E"/>
    <w:rsid w:val="00FA151B"/>
    <w:rsid w:val="00FA2792"/>
    <w:rsid w:val="00FA45DD"/>
    <w:rsid w:val="00FA4949"/>
    <w:rsid w:val="00FA54DF"/>
    <w:rsid w:val="00FA6127"/>
    <w:rsid w:val="00FA6247"/>
    <w:rsid w:val="00FA71A2"/>
    <w:rsid w:val="00FA727A"/>
    <w:rsid w:val="00FB0C4F"/>
    <w:rsid w:val="00FB1F07"/>
    <w:rsid w:val="00FB3734"/>
    <w:rsid w:val="00FB3812"/>
    <w:rsid w:val="00FB3A0E"/>
    <w:rsid w:val="00FB3A6C"/>
    <w:rsid w:val="00FB4787"/>
    <w:rsid w:val="00FB5A04"/>
    <w:rsid w:val="00FB67B5"/>
    <w:rsid w:val="00FB7F77"/>
    <w:rsid w:val="00FC0F5C"/>
    <w:rsid w:val="00FC1682"/>
    <w:rsid w:val="00FC364C"/>
    <w:rsid w:val="00FC383C"/>
    <w:rsid w:val="00FC426C"/>
    <w:rsid w:val="00FC4D3A"/>
    <w:rsid w:val="00FC511E"/>
    <w:rsid w:val="00FC62AC"/>
    <w:rsid w:val="00FC6659"/>
    <w:rsid w:val="00FC74B9"/>
    <w:rsid w:val="00FC780C"/>
    <w:rsid w:val="00FD0C23"/>
    <w:rsid w:val="00FD31C0"/>
    <w:rsid w:val="00FD3BCD"/>
    <w:rsid w:val="00FD5BE2"/>
    <w:rsid w:val="00FD5D48"/>
    <w:rsid w:val="00FD666E"/>
    <w:rsid w:val="00FD7341"/>
    <w:rsid w:val="00FD774B"/>
    <w:rsid w:val="00FE0344"/>
    <w:rsid w:val="00FE1374"/>
    <w:rsid w:val="00FE1401"/>
    <w:rsid w:val="00FE14CC"/>
    <w:rsid w:val="00FE1B06"/>
    <w:rsid w:val="00FE2989"/>
    <w:rsid w:val="00FE2AD9"/>
    <w:rsid w:val="00FE2F63"/>
    <w:rsid w:val="00FE34ED"/>
    <w:rsid w:val="00FE3EC7"/>
    <w:rsid w:val="00FE4017"/>
    <w:rsid w:val="00FE4096"/>
    <w:rsid w:val="00FE484E"/>
    <w:rsid w:val="00FE5285"/>
    <w:rsid w:val="00FE7E2E"/>
    <w:rsid w:val="00FF041E"/>
    <w:rsid w:val="00FF0B95"/>
    <w:rsid w:val="00FF0E2C"/>
    <w:rsid w:val="00FF3F2E"/>
    <w:rsid w:val="00FF57EF"/>
    <w:rsid w:val="00FF6752"/>
    <w:rsid w:val="558B1A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102F5"/>
  <w15:chartTrackingRefBased/>
  <w15:docId w15:val="{FF6C0FF3-C10B-4A88-8042-7A19E102D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F32"/>
    <w:pPr>
      <w:spacing w:after="0" w:line="240" w:lineRule="auto"/>
      <w:ind w:left="720"/>
      <w:contextualSpacing/>
      <w:jc w:val="both"/>
    </w:pPr>
  </w:style>
  <w:style w:type="paragraph" w:styleId="Header">
    <w:name w:val="header"/>
    <w:basedOn w:val="Normal"/>
    <w:link w:val="HeaderChar"/>
    <w:uiPriority w:val="99"/>
    <w:unhideWhenUsed/>
    <w:rsid w:val="005034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3417"/>
  </w:style>
  <w:style w:type="paragraph" w:styleId="Footer">
    <w:name w:val="footer"/>
    <w:basedOn w:val="Normal"/>
    <w:link w:val="FooterChar"/>
    <w:uiPriority w:val="99"/>
    <w:unhideWhenUsed/>
    <w:rsid w:val="005034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3417"/>
  </w:style>
  <w:style w:type="character" w:styleId="LineNumber">
    <w:name w:val="line number"/>
    <w:basedOn w:val="DefaultParagraphFont"/>
    <w:uiPriority w:val="99"/>
    <w:semiHidden/>
    <w:unhideWhenUsed/>
    <w:rsid w:val="00503417"/>
  </w:style>
  <w:style w:type="table" w:styleId="TableGrid">
    <w:name w:val="Table Grid"/>
    <w:basedOn w:val="TableNormal"/>
    <w:uiPriority w:val="39"/>
    <w:rsid w:val="008738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C6254"/>
    <w:pPr>
      <w:tabs>
        <w:tab w:val="left" w:pos="384"/>
      </w:tabs>
      <w:spacing w:after="0" w:line="480" w:lineRule="auto"/>
      <w:ind w:left="384" w:hanging="384"/>
    </w:pPr>
  </w:style>
  <w:style w:type="character" w:styleId="CommentReference">
    <w:name w:val="annotation reference"/>
    <w:basedOn w:val="DefaultParagraphFont"/>
    <w:uiPriority w:val="99"/>
    <w:semiHidden/>
    <w:unhideWhenUsed/>
    <w:rsid w:val="003E7378"/>
    <w:rPr>
      <w:sz w:val="16"/>
      <w:szCs w:val="16"/>
    </w:rPr>
  </w:style>
  <w:style w:type="paragraph" w:styleId="CommentText">
    <w:name w:val="annotation text"/>
    <w:basedOn w:val="Normal"/>
    <w:link w:val="CommentTextChar"/>
    <w:uiPriority w:val="99"/>
    <w:semiHidden/>
    <w:unhideWhenUsed/>
    <w:rsid w:val="003E7378"/>
    <w:pPr>
      <w:spacing w:line="240" w:lineRule="auto"/>
    </w:pPr>
    <w:rPr>
      <w:sz w:val="20"/>
      <w:szCs w:val="20"/>
    </w:rPr>
  </w:style>
  <w:style w:type="character" w:customStyle="1" w:styleId="CommentTextChar">
    <w:name w:val="Comment Text Char"/>
    <w:basedOn w:val="DefaultParagraphFont"/>
    <w:link w:val="CommentText"/>
    <w:uiPriority w:val="99"/>
    <w:semiHidden/>
    <w:rsid w:val="003E7378"/>
    <w:rPr>
      <w:sz w:val="20"/>
      <w:szCs w:val="20"/>
    </w:rPr>
  </w:style>
  <w:style w:type="paragraph" w:styleId="CommentSubject">
    <w:name w:val="annotation subject"/>
    <w:basedOn w:val="CommentText"/>
    <w:next w:val="CommentText"/>
    <w:link w:val="CommentSubjectChar"/>
    <w:uiPriority w:val="99"/>
    <w:semiHidden/>
    <w:unhideWhenUsed/>
    <w:rsid w:val="003E7378"/>
    <w:rPr>
      <w:b/>
      <w:bCs/>
    </w:rPr>
  </w:style>
  <w:style w:type="character" w:customStyle="1" w:styleId="CommentSubjectChar">
    <w:name w:val="Comment Subject Char"/>
    <w:basedOn w:val="CommentTextChar"/>
    <w:link w:val="CommentSubject"/>
    <w:uiPriority w:val="99"/>
    <w:semiHidden/>
    <w:rsid w:val="003E7378"/>
    <w:rPr>
      <w:b/>
      <w:bCs/>
      <w:sz w:val="20"/>
      <w:szCs w:val="20"/>
    </w:rPr>
  </w:style>
  <w:style w:type="paragraph" w:styleId="BalloonText">
    <w:name w:val="Balloon Text"/>
    <w:basedOn w:val="Normal"/>
    <w:link w:val="BalloonTextChar"/>
    <w:uiPriority w:val="99"/>
    <w:semiHidden/>
    <w:unhideWhenUsed/>
    <w:rsid w:val="003E73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378"/>
    <w:rPr>
      <w:rFonts w:ascii="Segoe UI" w:hAnsi="Segoe UI" w:cs="Segoe UI"/>
      <w:sz w:val="18"/>
      <w:szCs w:val="18"/>
    </w:rPr>
  </w:style>
  <w:style w:type="character" w:customStyle="1" w:styleId="style41">
    <w:name w:val="style41"/>
    <w:basedOn w:val="DefaultParagraphFont"/>
    <w:rsid w:val="00195A2B"/>
  </w:style>
  <w:style w:type="character" w:styleId="Hyperlink">
    <w:name w:val="Hyperlink"/>
    <w:basedOn w:val="DefaultParagraphFont"/>
    <w:uiPriority w:val="99"/>
    <w:unhideWhenUsed/>
    <w:rsid w:val="00195A2B"/>
    <w:rPr>
      <w:color w:val="0000FF"/>
      <w:u w:val="single"/>
    </w:rPr>
  </w:style>
  <w:style w:type="character" w:customStyle="1" w:styleId="html-italic">
    <w:name w:val="html-italic"/>
    <w:basedOn w:val="DefaultParagraphFont"/>
    <w:rsid w:val="005E5DE5"/>
  </w:style>
  <w:style w:type="paragraph" w:styleId="Caption">
    <w:name w:val="caption"/>
    <w:basedOn w:val="Normal"/>
    <w:next w:val="Normal"/>
    <w:uiPriority w:val="35"/>
    <w:unhideWhenUsed/>
    <w:qFormat/>
    <w:rsid w:val="00B32E6A"/>
    <w:pPr>
      <w:spacing w:after="200" w:line="240" w:lineRule="auto"/>
    </w:pPr>
    <w:rPr>
      <w:i/>
      <w:iCs/>
      <w:color w:val="44546A" w:themeColor="text2"/>
      <w:sz w:val="18"/>
      <w:szCs w:val="18"/>
    </w:rPr>
  </w:style>
  <w:style w:type="paragraph" w:styleId="Revision">
    <w:name w:val="Revision"/>
    <w:hidden/>
    <w:uiPriority w:val="99"/>
    <w:semiHidden/>
    <w:rsid w:val="00E367A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782081">
      <w:bodyDiv w:val="1"/>
      <w:marLeft w:val="0"/>
      <w:marRight w:val="0"/>
      <w:marTop w:val="0"/>
      <w:marBottom w:val="0"/>
      <w:divBdr>
        <w:top w:val="none" w:sz="0" w:space="0" w:color="auto"/>
        <w:left w:val="none" w:sz="0" w:space="0" w:color="auto"/>
        <w:bottom w:val="none" w:sz="0" w:space="0" w:color="auto"/>
        <w:right w:val="none" w:sz="0" w:space="0" w:color="auto"/>
      </w:divBdr>
      <w:divsChild>
        <w:div w:id="1348406807">
          <w:marLeft w:val="360"/>
          <w:marRight w:val="0"/>
          <w:marTop w:val="200"/>
          <w:marBottom w:val="0"/>
          <w:divBdr>
            <w:top w:val="none" w:sz="0" w:space="0" w:color="auto"/>
            <w:left w:val="none" w:sz="0" w:space="0" w:color="auto"/>
            <w:bottom w:val="none" w:sz="0" w:space="0" w:color="auto"/>
            <w:right w:val="none" w:sz="0" w:space="0" w:color="auto"/>
          </w:divBdr>
        </w:div>
      </w:divsChild>
    </w:div>
    <w:div w:id="575821923">
      <w:bodyDiv w:val="1"/>
      <w:marLeft w:val="0"/>
      <w:marRight w:val="0"/>
      <w:marTop w:val="0"/>
      <w:marBottom w:val="0"/>
      <w:divBdr>
        <w:top w:val="none" w:sz="0" w:space="0" w:color="auto"/>
        <w:left w:val="none" w:sz="0" w:space="0" w:color="auto"/>
        <w:bottom w:val="none" w:sz="0" w:space="0" w:color="auto"/>
        <w:right w:val="none" w:sz="0" w:space="0" w:color="auto"/>
      </w:divBdr>
      <w:divsChild>
        <w:div w:id="679358183">
          <w:marLeft w:val="0"/>
          <w:marRight w:val="0"/>
          <w:marTop w:val="0"/>
          <w:marBottom w:val="0"/>
          <w:divBdr>
            <w:top w:val="none" w:sz="0" w:space="0" w:color="auto"/>
            <w:left w:val="none" w:sz="0" w:space="0" w:color="auto"/>
            <w:bottom w:val="none" w:sz="0" w:space="0" w:color="auto"/>
            <w:right w:val="none" w:sz="0" w:space="0" w:color="auto"/>
          </w:divBdr>
        </w:div>
        <w:div w:id="1755935698">
          <w:marLeft w:val="0"/>
          <w:marRight w:val="0"/>
          <w:marTop w:val="0"/>
          <w:marBottom w:val="0"/>
          <w:divBdr>
            <w:top w:val="none" w:sz="0" w:space="0" w:color="auto"/>
            <w:left w:val="none" w:sz="0" w:space="0" w:color="auto"/>
            <w:bottom w:val="none" w:sz="0" w:space="0" w:color="auto"/>
            <w:right w:val="none" w:sz="0" w:space="0" w:color="auto"/>
          </w:divBdr>
        </w:div>
        <w:div w:id="1891382868">
          <w:marLeft w:val="0"/>
          <w:marRight w:val="0"/>
          <w:marTop w:val="0"/>
          <w:marBottom w:val="0"/>
          <w:divBdr>
            <w:top w:val="none" w:sz="0" w:space="0" w:color="auto"/>
            <w:left w:val="none" w:sz="0" w:space="0" w:color="auto"/>
            <w:bottom w:val="none" w:sz="0" w:space="0" w:color="auto"/>
            <w:right w:val="none" w:sz="0" w:space="0" w:color="auto"/>
          </w:divBdr>
        </w:div>
        <w:div w:id="1108626882">
          <w:marLeft w:val="0"/>
          <w:marRight w:val="0"/>
          <w:marTop w:val="0"/>
          <w:marBottom w:val="0"/>
          <w:divBdr>
            <w:top w:val="none" w:sz="0" w:space="0" w:color="auto"/>
            <w:left w:val="none" w:sz="0" w:space="0" w:color="auto"/>
            <w:bottom w:val="none" w:sz="0" w:space="0" w:color="auto"/>
            <w:right w:val="none" w:sz="0" w:space="0" w:color="auto"/>
          </w:divBdr>
        </w:div>
      </w:divsChild>
    </w:div>
    <w:div w:id="649024379">
      <w:bodyDiv w:val="1"/>
      <w:marLeft w:val="0"/>
      <w:marRight w:val="0"/>
      <w:marTop w:val="0"/>
      <w:marBottom w:val="0"/>
      <w:divBdr>
        <w:top w:val="none" w:sz="0" w:space="0" w:color="auto"/>
        <w:left w:val="none" w:sz="0" w:space="0" w:color="auto"/>
        <w:bottom w:val="none" w:sz="0" w:space="0" w:color="auto"/>
        <w:right w:val="none" w:sz="0" w:space="0" w:color="auto"/>
      </w:divBdr>
    </w:div>
    <w:div w:id="821892002">
      <w:bodyDiv w:val="1"/>
      <w:marLeft w:val="0"/>
      <w:marRight w:val="0"/>
      <w:marTop w:val="0"/>
      <w:marBottom w:val="0"/>
      <w:divBdr>
        <w:top w:val="none" w:sz="0" w:space="0" w:color="auto"/>
        <w:left w:val="none" w:sz="0" w:space="0" w:color="auto"/>
        <w:bottom w:val="none" w:sz="0" w:space="0" w:color="auto"/>
        <w:right w:val="none" w:sz="0" w:space="0" w:color="auto"/>
      </w:divBdr>
    </w:div>
    <w:div w:id="832792199">
      <w:bodyDiv w:val="1"/>
      <w:marLeft w:val="0"/>
      <w:marRight w:val="0"/>
      <w:marTop w:val="0"/>
      <w:marBottom w:val="0"/>
      <w:divBdr>
        <w:top w:val="none" w:sz="0" w:space="0" w:color="auto"/>
        <w:left w:val="none" w:sz="0" w:space="0" w:color="auto"/>
        <w:bottom w:val="none" w:sz="0" w:space="0" w:color="auto"/>
        <w:right w:val="none" w:sz="0" w:space="0" w:color="auto"/>
      </w:divBdr>
      <w:divsChild>
        <w:div w:id="250356739">
          <w:marLeft w:val="0"/>
          <w:marRight w:val="0"/>
          <w:marTop w:val="0"/>
          <w:marBottom w:val="0"/>
          <w:divBdr>
            <w:top w:val="none" w:sz="0" w:space="0" w:color="auto"/>
            <w:left w:val="none" w:sz="0" w:space="0" w:color="auto"/>
            <w:bottom w:val="none" w:sz="0" w:space="0" w:color="auto"/>
            <w:right w:val="none" w:sz="0" w:space="0" w:color="auto"/>
          </w:divBdr>
        </w:div>
        <w:div w:id="287594020">
          <w:marLeft w:val="0"/>
          <w:marRight w:val="0"/>
          <w:marTop w:val="0"/>
          <w:marBottom w:val="0"/>
          <w:divBdr>
            <w:top w:val="none" w:sz="0" w:space="0" w:color="auto"/>
            <w:left w:val="none" w:sz="0" w:space="0" w:color="auto"/>
            <w:bottom w:val="none" w:sz="0" w:space="0" w:color="auto"/>
            <w:right w:val="none" w:sz="0" w:space="0" w:color="auto"/>
          </w:divBdr>
        </w:div>
      </w:divsChild>
    </w:div>
    <w:div w:id="1404453497">
      <w:bodyDiv w:val="1"/>
      <w:marLeft w:val="0"/>
      <w:marRight w:val="0"/>
      <w:marTop w:val="0"/>
      <w:marBottom w:val="0"/>
      <w:divBdr>
        <w:top w:val="none" w:sz="0" w:space="0" w:color="auto"/>
        <w:left w:val="none" w:sz="0" w:space="0" w:color="auto"/>
        <w:bottom w:val="none" w:sz="0" w:space="0" w:color="auto"/>
        <w:right w:val="none" w:sz="0" w:space="0" w:color="auto"/>
      </w:divBdr>
      <w:divsChild>
        <w:div w:id="172692935">
          <w:marLeft w:val="0"/>
          <w:marRight w:val="0"/>
          <w:marTop w:val="0"/>
          <w:marBottom w:val="0"/>
          <w:divBdr>
            <w:top w:val="none" w:sz="0" w:space="0" w:color="auto"/>
            <w:left w:val="none" w:sz="0" w:space="0" w:color="auto"/>
            <w:bottom w:val="none" w:sz="0" w:space="0" w:color="auto"/>
            <w:right w:val="none" w:sz="0" w:space="0" w:color="auto"/>
          </w:divBdr>
        </w:div>
        <w:div w:id="1889292316">
          <w:marLeft w:val="0"/>
          <w:marRight w:val="0"/>
          <w:marTop w:val="0"/>
          <w:marBottom w:val="0"/>
          <w:divBdr>
            <w:top w:val="none" w:sz="0" w:space="0" w:color="auto"/>
            <w:left w:val="none" w:sz="0" w:space="0" w:color="auto"/>
            <w:bottom w:val="none" w:sz="0" w:space="0" w:color="auto"/>
            <w:right w:val="none" w:sz="0" w:space="0" w:color="auto"/>
          </w:divBdr>
        </w:div>
      </w:divsChild>
    </w:div>
    <w:div w:id="1433353824">
      <w:bodyDiv w:val="1"/>
      <w:marLeft w:val="0"/>
      <w:marRight w:val="0"/>
      <w:marTop w:val="0"/>
      <w:marBottom w:val="0"/>
      <w:divBdr>
        <w:top w:val="none" w:sz="0" w:space="0" w:color="auto"/>
        <w:left w:val="none" w:sz="0" w:space="0" w:color="auto"/>
        <w:bottom w:val="none" w:sz="0" w:space="0" w:color="auto"/>
        <w:right w:val="none" w:sz="0" w:space="0" w:color="auto"/>
      </w:divBdr>
      <w:divsChild>
        <w:div w:id="142506578">
          <w:marLeft w:val="0"/>
          <w:marRight w:val="0"/>
          <w:marTop w:val="0"/>
          <w:marBottom w:val="0"/>
          <w:divBdr>
            <w:top w:val="none" w:sz="0" w:space="0" w:color="auto"/>
            <w:left w:val="none" w:sz="0" w:space="0" w:color="auto"/>
            <w:bottom w:val="none" w:sz="0" w:space="0" w:color="auto"/>
            <w:right w:val="none" w:sz="0" w:space="0" w:color="auto"/>
          </w:divBdr>
        </w:div>
      </w:divsChild>
    </w:div>
    <w:div w:id="1477527115">
      <w:bodyDiv w:val="1"/>
      <w:marLeft w:val="0"/>
      <w:marRight w:val="0"/>
      <w:marTop w:val="0"/>
      <w:marBottom w:val="0"/>
      <w:divBdr>
        <w:top w:val="none" w:sz="0" w:space="0" w:color="auto"/>
        <w:left w:val="none" w:sz="0" w:space="0" w:color="auto"/>
        <w:bottom w:val="none" w:sz="0" w:space="0" w:color="auto"/>
        <w:right w:val="none" w:sz="0" w:space="0" w:color="auto"/>
      </w:divBdr>
      <w:divsChild>
        <w:div w:id="201095802">
          <w:marLeft w:val="0"/>
          <w:marRight w:val="0"/>
          <w:marTop w:val="0"/>
          <w:marBottom w:val="0"/>
          <w:divBdr>
            <w:top w:val="none" w:sz="0" w:space="0" w:color="auto"/>
            <w:left w:val="none" w:sz="0" w:space="0" w:color="auto"/>
            <w:bottom w:val="none" w:sz="0" w:space="0" w:color="auto"/>
            <w:right w:val="none" w:sz="0" w:space="0" w:color="auto"/>
          </w:divBdr>
          <w:divsChild>
            <w:div w:id="2001762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4AEBCD-975B-4420-8439-E66C7826D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TotalTime>
  <Pages>16</Pages>
  <Words>20300</Words>
  <Characters>115716</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35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Maria Echeverria Mora</dc:creator>
  <cp:keywords/>
  <dc:description/>
  <cp:lastModifiedBy>Elena Maria Echeverria Mora</cp:lastModifiedBy>
  <cp:revision>10</cp:revision>
  <dcterms:created xsi:type="dcterms:W3CDTF">2020-09-14T16:00:00Z</dcterms:created>
  <dcterms:modified xsi:type="dcterms:W3CDTF">2020-09-16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70VuK4VJ"/&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